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75AB2DF4"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324BB214" w14:textId="024925D0" w:rsidR="00955BC2" w:rsidRDefault="00955BC2" w:rsidP="00955BC2">
      <w:pPr>
        <w:spacing w:line="276" w:lineRule="auto"/>
        <w:jc w:val="center"/>
        <w:rPr>
          <w:rFonts w:eastAsia="Times New Roman"/>
          <w:b/>
          <w:color w:val="212529"/>
        </w:rPr>
      </w:pPr>
    </w:p>
    <w:p w14:paraId="3D80D34D" w14:textId="77777777" w:rsidR="000969C9" w:rsidRPr="00955BC2" w:rsidRDefault="000969C9" w:rsidP="00955BC2">
      <w:pPr>
        <w:spacing w:line="276" w:lineRule="auto"/>
        <w:jc w:val="center"/>
        <w:rPr>
          <w:rFonts w:eastAsia="Times New Roman"/>
          <w:b/>
          <w:color w:val="212529"/>
        </w:rPr>
      </w:pP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1236FFCD" w:rsidR="00EF7DBA" w:rsidRDefault="00EF7DBA"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3000982"/>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SUPPORT VECTOR MACHINE DAN SCALE INVARIANT FEATURE TRANSFORM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5A2BA7B4"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diseminarkan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3000983"/>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4224F9C7" w14:textId="03E44D6E" w:rsidR="00955BC2" w:rsidRPr="00955BC2" w:rsidRDefault="006872B7"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r w:rsidRPr="00785A71">
            <w:fldChar w:fldCharType="begin"/>
          </w:r>
          <w:r w:rsidRPr="00785A71">
            <w:instrText xml:space="preserve"> TOC \o "1-3" \h \z \u </w:instrText>
          </w:r>
          <w:r w:rsidRPr="00785A71">
            <w:fldChar w:fldCharType="separate"/>
          </w:r>
          <w:hyperlink w:anchor="_Toc113000982" w:history="1">
            <w:r w:rsidR="00955BC2" w:rsidRPr="00955BC2">
              <w:rPr>
                <w:rStyle w:val="Hyperlink"/>
                <w:noProof/>
              </w:rPr>
              <w:t>HALAMAN PENGESAHAN PEMBIMB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2 \h </w:instrText>
            </w:r>
            <w:r w:rsidR="00955BC2" w:rsidRPr="00955BC2">
              <w:rPr>
                <w:noProof/>
                <w:webHidden/>
              </w:rPr>
            </w:r>
            <w:r w:rsidR="00955BC2" w:rsidRPr="00955BC2">
              <w:rPr>
                <w:noProof/>
                <w:webHidden/>
              </w:rPr>
              <w:fldChar w:fldCharType="separate"/>
            </w:r>
            <w:r w:rsidR="00717D53">
              <w:rPr>
                <w:noProof/>
                <w:webHidden/>
              </w:rPr>
              <w:t>ii</w:t>
            </w:r>
            <w:r w:rsidR="00955BC2" w:rsidRPr="00955BC2">
              <w:rPr>
                <w:noProof/>
                <w:webHidden/>
              </w:rPr>
              <w:fldChar w:fldCharType="end"/>
            </w:r>
          </w:hyperlink>
        </w:p>
        <w:p w14:paraId="1F8F257B" w14:textId="0D935BDC" w:rsidR="00955BC2" w:rsidRPr="00955BC2" w:rsidRDefault="00501F5F"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3" w:history="1">
            <w:r w:rsidR="00955BC2" w:rsidRPr="00955BC2">
              <w:rPr>
                <w:rStyle w:val="Hyperlink"/>
                <w:rFonts w:eastAsia="Times New Roman"/>
                <w:noProof/>
              </w:rPr>
              <w:t>DAFTAR IS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3 \h </w:instrText>
            </w:r>
            <w:r w:rsidR="00955BC2" w:rsidRPr="00955BC2">
              <w:rPr>
                <w:noProof/>
                <w:webHidden/>
              </w:rPr>
            </w:r>
            <w:r w:rsidR="00955BC2" w:rsidRPr="00955BC2">
              <w:rPr>
                <w:noProof/>
                <w:webHidden/>
              </w:rPr>
              <w:fldChar w:fldCharType="separate"/>
            </w:r>
            <w:r w:rsidR="00717D53">
              <w:rPr>
                <w:noProof/>
                <w:webHidden/>
              </w:rPr>
              <w:t>iii</w:t>
            </w:r>
            <w:r w:rsidR="00955BC2" w:rsidRPr="00955BC2">
              <w:rPr>
                <w:noProof/>
                <w:webHidden/>
              </w:rPr>
              <w:fldChar w:fldCharType="end"/>
            </w:r>
          </w:hyperlink>
        </w:p>
        <w:p w14:paraId="519D9F86" w14:textId="1B07C071" w:rsidR="00955BC2" w:rsidRPr="00955BC2" w:rsidRDefault="00501F5F"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4" w:history="1">
            <w:r w:rsidR="00955BC2" w:rsidRPr="00955BC2">
              <w:rPr>
                <w:rStyle w:val="Hyperlink"/>
                <w:rFonts w:eastAsia="Times New Roman"/>
                <w:noProof/>
              </w:rPr>
              <w:t>DAFTAR TAB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4 \h </w:instrText>
            </w:r>
            <w:r w:rsidR="00955BC2" w:rsidRPr="00955BC2">
              <w:rPr>
                <w:noProof/>
                <w:webHidden/>
              </w:rPr>
            </w:r>
            <w:r w:rsidR="00955BC2" w:rsidRPr="00955BC2">
              <w:rPr>
                <w:noProof/>
                <w:webHidden/>
              </w:rPr>
              <w:fldChar w:fldCharType="separate"/>
            </w:r>
            <w:r w:rsidR="00717D53">
              <w:rPr>
                <w:noProof/>
                <w:webHidden/>
              </w:rPr>
              <w:t>v</w:t>
            </w:r>
            <w:r w:rsidR="00955BC2" w:rsidRPr="00955BC2">
              <w:rPr>
                <w:noProof/>
                <w:webHidden/>
              </w:rPr>
              <w:fldChar w:fldCharType="end"/>
            </w:r>
          </w:hyperlink>
        </w:p>
        <w:p w14:paraId="26FDA83B" w14:textId="114752DC" w:rsidR="00955BC2" w:rsidRPr="00955BC2" w:rsidRDefault="00501F5F"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5" w:history="1">
            <w:r w:rsidR="00955BC2" w:rsidRPr="00955BC2">
              <w:rPr>
                <w:rStyle w:val="Hyperlink"/>
                <w:noProof/>
              </w:rPr>
              <w:t>DAFTAR GAMBA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5 \h </w:instrText>
            </w:r>
            <w:r w:rsidR="00955BC2" w:rsidRPr="00955BC2">
              <w:rPr>
                <w:noProof/>
                <w:webHidden/>
              </w:rPr>
            </w:r>
            <w:r w:rsidR="00955BC2" w:rsidRPr="00955BC2">
              <w:rPr>
                <w:noProof/>
                <w:webHidden/>
              </w:rPr>
              <w:fldChar w:fldCharType="separate"/>
            </w:r>
            <w:r w:rsidR="00717D53">
              <w:rPr>
                <w:noProof/>
                <w:webHidden/>
              </w:rPr>
              <w:t>vi</w:t>
            </w:r>
            <w:r w:rsidR="00955BC2" w:rsidRPr="00955BC2">
              <w:rPr>
                <w:noProof/>
                <w:webHidden/>
              </w:rPr>
              <w:fldChar w:fldCharType="end"/>
            </w:r>
          </w:hyperlink>
        </w:p>
        <w:p w14:paraId="6C2B9D06" w14:textId="281D418C" w:rsidR="00955BC2" w:rsidRPr="00955BC2" w:rsidRDefault="00501F5F"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6" w:history="1">
            <w:r w:rsidR="00955BC2" w:rsidRPr="00955BC2">
              <w:rPr>
                <w:rStyle w:val="Hyperlink"/>
                <w:rFonts w:eastAsia="Times New Roman"/>
                <w:noProof/>
              </w:rPr>
              <w:t>BAB I  PENDAHULU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6 \h </w:instrText>
            </w:r>
            <w:r w:rsidR="00955BC2" w:rsidRPr="00955BC2">
              <w:rPr>
                <w:noProof/>
                <w:webHidden/>
              </w:rPr>
            </w:r>
            <w:r w:rsidR="00955BC2" w:rsidRPr="00955BC2">
              <w:rPr>
                <w:noProof/>
                <w:webHidden/>
              </w:rPr>
              <w:fldChar w:fldCharType="separate"/>
            </w:r>
            <w:r w:rsidR="00717D53">
              <w:rPr>
                <w:noProof/>
                <w:webHidden/>
              </w:rPr>
              <w:t>1</w:t>
            </w:r>
            <w:r w:rsidR="00955BC2" w:rsidRPr="00955BC2">
              <w:rPr>
                <w:noProof/>
                <w:webHidden/>
              </w:rPr>
              <w:fldChar w:fldCharType="end"/>
            </w:r>
          </w:hyperlink>
        </w:p>
        <w:p w14:paraId="6033D4DB" w14:textId="11DBFD57" w:rsidR="00955BC2" w:rsidRPr="00955BC2" w:rsidRDefault="00501F5F"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7" w:history="1">
            <w:r w:rsidR="00955BC2" w:rsidRPr="00955BC2">
              <w:rPr>
                <w:rStyle w:val="Hyperlink"/>
                <w:rFonts w:eastAsia="Times New Roman"/>
                <w:noProof/>
              </w:rPr>
              <w:t>1.1.</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Latar Belaka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7 \h </w:instrText>
            </w:r>
            <w:r w:rsidR="00955BC2" w:rsidRPr="00955BC2">
              <w:rPr>
                <w:noProof/>
                <w:webHidden/>
              </w:rPr>
            </w:r>
            <w:r w:rsidR="00955BC2" w:rsidRPr="00955BC2">
              <w:rPr>
                <w:noProof/>
                <w:webHidden/>
              </w:rPr>
              <w:fldChar w:fldCharType="separate"/>
            </w:r>
            <w:r w:rsidR="00717D53">
              <w:rPr>
                <w:noProof/>
                <w:webHidden/>
              </w:rPr>
              <w:t>1</w:t>
            </w:r>
            <w:r w:rsidR="00955BC2" w:rsidRPr="00955BC2">
              <w:rPr>
                <w:noProof/>
                <w:webHidden/>
              </w:rPr>
              <w:fldChar w:fldCharType="end"/>
            </w:r>
          </w:hyperlink>
        </w:p>
        <w:p w14:paraId="3F79C221" w14:textId="7BC019D8" w:rsidR="00955BC2" w:rsidRPr="00955BC2" w:rsidRDefault="00501F5F"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8" w:history="1">
            <w:r w:rsidR="00955BC2" w:rsidRPr="00955BC2">
              <w:rPr>
                <w:rStyle w:val="Hyperlink"/>
                <w:rFonts w:eastAsia="Times New Roman"/>
                <w:noProof/>
              </w:rPr>
              <w:t>1.2.</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Rumusan Masalah</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8 \h </w:instrText>
            </w:r>
            <w:r w:rsidR="00955BC2" w:rsidRPr="00955BC2">
              <w:rPr>
                <w:noProof/>
                <w:webHidden/>
              </w:rPr>
            </w:r>
            <w:r w:rsidR="00955BC2" w:rsidRPr="00955BC2">
              <w:rPr>
                <w:noProof/>
                <w:webHidden/>
              </w:rPr>
              <w:fldChar w:fldCharType="separate"/>
            </w:r>
            <w:r w:rsidR="00717D53">
              <w:rPr>
                <w:noProof/>
                <w:webHidden/>
              </w:rPr>
              <w:t>2</w:t>
            </w:r>
            <w:r w:rsidR="00955BC2" w:rsidRPr="00955BC2">
              <w:rPr>
                <w:noProof/>
                <w:webHidden/>
              </w:rPr>
              <w:fldChar w:fldCharType="end"/>
            </w:r>
          </w:hyperlink>
        </w:p>
        <w:p w14:paraId="3D194D65" w14:textId="59432637" w:rsidR="00955BC2" w:rsidRPr="00955BC2" w:rsidRDefault="00501F5F"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9" w:history="1">
            <w:r w:rsidR="00955BC2" w:rsidRPr="00955BC2">
              <w:rPr>
                <w:rStyle w:val="Hyperlink"/>
                <w:rFonts w:eastAsia="Times New Roman"/>
                <w:noProof/>
              </w:rPr>
              <w:t>1.3.</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Batasan Masalah</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9 \h </w:instrText>
            </w:r>
            <w:r w:rsidR="00955BC2" w:rsidRPr="00955BC2">
              <w:rPr>
                <w:noProof/>
                <w:webHidden/>
              </w:rPr>
            </w:r>
            <w:r w:rsidR="00955BC2" w:rsidRPr="00955BC2">
              <w:rPr>
                <w:noProof/>
                <w:webHidden/>
              </w:rPr>
              <w:fldChar w:fldCharType="separate"/>
            </w:r>
            <w:r w:rsidR="00717D53">
              <w:rPr>
                <w:noProof/>
                <w:webHidden/>
              </w:rPr>
              <w:t>2</w:t>
            </w:r>
            <w:r w:rsidR="00955BC2" w:rsidRPr="00955BC2">
              <w:rPr>
                <w:noProof/>
                <w:webHidden/>
              </w:rPr>
              <w:fldChar w:fldCharType="end"/>
            </w:r>
          </w:hyperlink>
        </w:p>
        <w:p w14:paraId="0EBAFAA1" w14:textId="15DB5CE7" w:rsidR="00955BC2" w:rsidRPr="00955BC2" w:rsidRDefault="00501F5F"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0" w:history="1">
            <w:r w:rsidR="00955BC2" w:rsidRPr="00955BC2">
              <w:rPr>
                <w:rStyle w:val="Hyperlink"/>
                <w:rFonts w:eastAsia="Times New Roman"/>
                <w:noProof/>
              </w:rPr>
              <w:t>1.4.</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Tujuan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0 \h </w:instrText>
            </w:r>
            <w:r w:rsidR="00955BC2" w:rsidRPr="00955BC2">
              <w:rPr>
                <w:noProof/>
                <w:webHidden/>
              </w:rPr>
            </w:r>
            <w:r w:rsidR="00955BC2" w:rsidRPr="00955BC2">
              <w:rPr>
                <w:noProof/>
                <w:webHidden/>
              </w:rPr>
              <w:fldChar w:fldCharType="separate"/>
            </w:r>
            <w:r w:rsidR="00717D53">
              <w:rPr>
                <w:noProof/>
                <w:webHidden/>
              </w:rPr>
              <w:t>2</w:t>
            </w:r>
            <w:r w:rsidR="00955BC2" w:rsidRPr="00955BC2">
              <w:rPr>
                <w:noProof/>
                <w:webHidden/>
              </w:rPr>
              <w:fldChar w:fldCharType="end"/>
            </w:r>
          </w:hyperlink>
        </w:p>
        <w:p w14:paraId="362DAB49" w14:textId="44EC2407" w:rsidR="00955BC2" w:rsidRPr="00955BC2" w:rsidRDefault="00501F5F"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1" w:history="1">
            <w:r w:rsidR="00955BC2" w:rsidRPr="00955BC2">
              <w:rPr>
                <w:rStyle w:val="Hyperlink"/>
                <w:rFonts w:eastAsia="Times New Roman"/>
                <w:noProof/>
              </w:rPr>
              <w:t>1.5.</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Manfaat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1 \h </w:instrText>
            </w:r>
            <w:r w:rsidR="00955BC2" w:rsidRPr="00955BC2">
              <w:rPr>
                <w:noProof/>
                <w:webHidden/>
              </w:rPr>
            </w:r>
            <w:r w:rsidR="00955BC2" w:rsidRPr="00955BC2">
              <w:rPr>
                <w:noProof/>
                <w:webHidden/>
              </w:rPr>
              <w:fldChar w:fldCharType="separate"/>
            </w:r>
            <w:r w:rsidR="00717D53">
              <w:rPr>
                <w:noProof/>
                <w:webHidden/>
              </w:rPr>
              <w:t>2</w:t>
            </w:r>
            <w:r w:rsidR="00955BC2" w:rsidRPr="00955BC2">
              <w:rPr>
                <w:noProof/>
                <w:webHidden/>
              </w:rPr>
              <w:fldChar w:fldCharType="end"/>
            </w:r>
          </w:hyperlink>
        </w:p>
        <w:p w14:paraId="1110DD39" w14:textId="4FCC8D53" w:rsidR="00955BC2" w:rsidRPr="00955BC2" w:rsidRDefault="00501F5F"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2" w:history="1">
            <w:r w:rsidR="00955BC2" w:rsidRPr="00955BC2">
              <w:rPr>
                <w:rStyle w:val="Hyperlink"/>
                <w:rFonts w:eastAsia="Times New Roman"/>
                <w:noProof/>
              </w:rPr>
              <w:t>1.6.</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Tahapan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2 \h </w:instrText>
            </w:r>
            <w:r w:rsidR="00955BC2" w:rsidRPr="00955BC2">
              <w:rPr>
                <w:noProof/>
                <w:webHidden/>
              </w:rPr>
            </w:r>
            <w:r w:rsidR="00955BC2" w:rsidRPr="00955BC2">
              <w:rPr>
                <w:noProof/>
                <w:webHidden/>
              </w:rPr>
              <w:fldChar w:fldCharType="separate"/>
            </w:r>
            <w:r w:rsidR="00717D53">
              <w:rPr>
                <w:noProof/>
                <w:webHidden/>
              </w:rPr>
              <w:t>2</w:t>
            </w:r>
            <w:r w:rsidR="00955BC2" w:rsidRPr="00955BC2">
              <w:rPr>
                <w:noProof/>
                <w:webHidden/>
              </w:rPr>
              <w:fldChar w:fldCharType="end"/>
            </w:r>
          </w:hyperlink>
        </w:p>
        <w:p w14:paraId="4F03950B" w14:textId="133118D8" w:rsidR="00955BC2" w:rsidRPr="00955BC2" w:rsidRDefault="00501F5F"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3" w:history="1">
            <w:r w:rsidR="00955BC2" w:rsidRPr="00955BC2">
              <w:rPr>
                <w:rStyle w:val="Hyperlink"/>
                <w:rFonts w:eastAsia="Times New Roman"/>
                <w:noProof/>
              </w:rPr>
              <w:t>1.7.</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Sistematika Penulis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3 \h </w:instrText>
            </w:r>
            <w:r w:rsidR="00955BC2" w:rsidRPr="00955BC2">
              <w:rPr>
                <w:noProof/>
                <w:webHidden/>
              </w:rPr>
            </w:r>
            <w:r w:rsidR="00955BC2" w:rsidRPr="00955BC2">
              <w:rPr>
                <w:noProof/>
                <w:webHidden/>
              </w:rPr>
              <w:fldChar w:fldCharType="separate"/>
            </w:r>
            <w:r w:rsidR="00717D53">
              <w:rPr>
                <w:noProof/>
                <w:webHidden/>
              </w:rPr>
              <w:t>4</w:t>
            </w:r>
            <w:r w:rsidR="00955BC2" w:rsidRPr="00955BC2">
              <w:rPr>
                <w:noProof/>
                <w:webHidden/>
              </w:rPr>
              <w:fldChar w:fldCharType="end"/>
            </w:r>
          </w:hyperlink>
        </w:p>
        <w:p w14:paraId="5779AFD2" w14:textId="65BB7F2B" w:rsidR="00955BC2" w:rsidRPr="00955BC2" w:rsidRDefault="00501F5F"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4" w:history="1">
            <w:r w:rsidR="00955BC2" w:rsidRPr="00955BC2">
              <w:rPr>
                <w:rStyle w:val="Hyperlink"/>
                <w:rFonts w:eastAsia="Times New Roman"/>
                <w:noProof/>
              </w:rPr>
              <w:t>BAB II TINJAUAN LITERATU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4 \h </w:instrText>
            </w:r>
            <w:r w:rsidR="00955BC2" w:rsidRPr="00955BC2">
              <w:rPr>
                <w:noProof/>
                <w:webHidden/>
              </w:rPr>
            </w:r>
            <w:r w:rsidR="00955BC2" w:rsidRPr="00955BC2">
              <w:rPr>
                <w:noProof/>
                <w:webHidden/>
              </w:rPr>
              <w:fldChar w:fldCharType="separate"/>
            </w:r>
            <w:r w:rsidR="00717D53">
              <w:rPr>
                <w:noProof/>
                <w:webHidden/>
              </w:rPr>
              <w:t>5</w:t>
            </w:r>
            <w:r w:rsidR="00955BC2" w:rsidRPr="00955BC2">
              <w:rPr>
                <w:noProof/>
                <w:webHidden/>
              </w:rPr>
              <w:fldChar w:fldCharType="end"/>
            </w:r>
          </w:hyperlink>
        </w:p>
        <w:p w14:paraId="725AE98C" w14:textId="5D78A850" w:rsidR="00955BC2" w:rsidRPr="00955BC2" w:rsidRDefault="00501F5F"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5" w:history="1">
            <w:r w:rsidR="00955BC2" w:rsidRPr="00955BC2">
              <w:rPr>
                <w:rStyle w:val="Hyperlink"/>
                <w:noProof/>
              </w:rPr>
              <w:t>2.1.</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noProof/>
              </w:rPr>
              <w:t>Landasan Teor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5 \h </w:instrText>
            </w:r>
            <w:r w:rsidR="00955BC2" w:rsidRPr="00955BC2">
              <w:rPr>
                <w:noProof/>
                <w:webHidden/>
              </w:rPr>
            </w:r>
            <w:r w:rsidR="00955BC2" w:rsidRPr="00955BC2">
              <w:rPr>
                <w:noProof/>
                <w:webHidden/>
              </w:rPr>
              <w:fldChar w:fldCharType="separate"/>
            </w:r>
            <w:r w:rsidR="00717D53">
              <w:rPr>
                <w:noProof/>
                <w:webHidden/>
              </w:rPr>
              <w:t>5</w:t>
            </w:r>
            <w:r w:rsidR="00955BC2" w:rsidRPr="00955BC2">
              <w:rPr>
                <w:noProof/>
                <w:webHidden/>
              </w:rPr>
              <w:fldChar w:fldCharType="end"/>
            </w:r>
          </w:hyperlink>
        </w:p>
        <w:p w14:paraId="24BE8D08" w14:textId="73BA0A35"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6" w:history="1">
            <w:r w:rsidR="00955BC2" w:rsidRPr="00955BC2">
              <w:rPr>
                <w:rStyle w:val="Hyperlink"/>
                <w:noProof/>
              </w:rPr>
              <w:t>2.1.1. Hanacaraka Aksara Jaw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6 \h </w:instrText>
            </w:r>
            <w:r w:rsidR="00955BC2" w:rsidRPr="00955BC2">
              <w:rPr>
                <w:noProof/>
                <w:webHidden/>
              </w:rPr>
            </w:r>
            <w:r w:rsidR="00955BC2" w:rsidRPr="00955BC2">
              <w:rPr>
                <w:noProof/>
                <w:webHidden/>
              </w:rPr>
              <w:fldChar w:fldCharType="separate"/>
            </w:r>
            <w:r w:rsidR="00717D53">
              <w:rPr>
                <w:noProof/>
                <w:webHidden/>
              </w:rPr>
              <w:t>5</w:t>
            </w:r>
            <w:r w:rsidR="00955BC2" w:rsidRPr="00955BC2">
              <w:rPr>
                <w:noProof/>
                <w:webHidden/>
              </w:rPr>
              <w:fldChar w:fldCharType="end"/>
            </w:r>
          </w:hyperlink>
        </w:p>
        <w:p w14:paraId="3D353869" w14:textId="374D5FC6"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7" w:history="1">
            <w:r w:rsidR="00955BC2" w:rsidRPr="00955BC2">
              <w:rPr>
                <w:rStyle w:val="Hyperlink"/>
                <w:noProof/>
              </w:rPr>
              <w:t>2.1.2. Pengenalan Karakter Tulisan Tang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7 \h </w:instrText>
            </w:r>
            <w:r w:rsidR="00955BC2" w:rsidRPr="00955BC2">
              <w:rPr>
                <w:noProof/>
                <w:webHidden/>
              </w:rPr>
            </w:r>
            <w:r w:rsidR="00955BC2" w:rsidRPr="00955BC2">
              <w:rPr>
                <w:noProof/>
                <w:webHidden/>
              </w:rPr>
              <w:fldChar w:fldCharType="separate"/>
            </w:r>
            <w:r w:rsidR="00717D53">
              <w:rPr>
                <w:noProof/>
                <w:webHidden/>
              </w:rPr>
              <w:t>5</w:t>
            </w:r>
            <w:r w:rsidR="00955BC2" w:rsidRPr="00955BC2">
              <w:rPr>
                <w:noProof/>
                <w:webHidden/>
              </w:rPr>
              <w:fldChar w:fldCharType="end"/>
            </w:r>
          </w:hyperlink>
        </w:p>
        <w:p w14:paraId="3DC1D914" w14:textId="327CFEED"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8" w:history="1">
            <w:r w:rsidR="00955BC2" w:rsidRPr="00955BC2">
              <w:rPr>
                <w:rStyle w:val="Hyperlink"/>
                <w:noProof/>
              </w:rPr>
              <w:t xml:space="preserve">2.1.3. </w:t>
            </w:r>
            <w:r w:rsidR="00955BC2" w:rsidRPr="00955BC2">
              <w:rPr>
                <w:rStyle w:val="Hyperlink"/>
                <w:i/>
                <w:iCs/>
                <w:noProof/>
              </w:rPr>
              <w:t>Machine Learn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8 \h </w:instrText>
            </w:r>
            <w:r w:rsidR="00955BC2" w:rsidRPr="00955BC2">
              <w:rPr>
                <w:noProof/>
                <w:webHidden/>
              </w:rPr>
            </w:r>
            <w:r w:rsidR="00955BC2" w:rsidRPr="00955BC2">
              <w:rPr>
                <w:noProof/>
                <w:webHidden/>
              </w:rPr>
              <w:fldChar w:fldCharType="separate"/>
            </w:r>
            <w:r w:rsidR="00717D53">
              <w:rPr>
                <w:noProof/>
                <w:webHidden/>
              </w:rPr>
              <w:t>6</w:t>
            </w:r>
            <w:r w:rsidR="00955BC2" w:rsidRPr="00955BC2">
              <w:rPr>
                <w:noProof/>
                <w:webHidden/>
              </w:rPr>
              <w:fldChar w:fldCharType="end"/>
            </w:r>
          </w:hyperlink>
        </w:p>
        <w:p w14:paraId="50B1B24D" w14:textId="133D8DC6"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9" w:history="1">
            <w:r w:rsidR="00955BC2" w:rsidRPr="00955BC2">
              <w:rPr>
                <w:rStyle w:val="Hyperlink"/>
                <w:noProof/>
              </w:rPr>
              <w:t>2.1.4. Augmentasi Data Gamba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9 \h </w:instrText>
            </w:r>
            <w:r w:rsidR="00955BC2" w:rsidRPr="00955BC2">
              <w:rPr>
                <w:noProof/>
                <w:webHidden/>
              </w:rPr>
            </w:r>
            <w:r w:rsidR="00955BC2" w:rsidRPr="00955BC2">
              <w:rPr>
                <w:noProof/>
                <w:webHidden/>
              </w:rPr>
              <w:fldChar w:fldCharType="separate"/>
            </w:r>
            <w:r w:rsidR="00717D53">
              <w:rPr>
                <w:noProof/>
                <w:webHidden/>
              </w:rPr>
              <w:t>6</w:t>
            </w:r>
            <w:r w:rsidR="00955BC2" w:rsidRPr="00955BC2">
              <w:rPr>
                <w:noProof/>
                <w:webHidden/>
              </w:rPr>
              <w:fldChar w:fldCharType="end"/>
            </w:r>
          </w:hyperlink>
        </w:p>
        <w:p w14:paraId="4C120C3D" w14:textId="03BCC5AD"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0" w:history="1">
            <w:r w:rsidR="00955BC2" w:rsidRPr="00955BC2">
              <w:rPr>
                <w:rStyle w:val="Hyperlink"/>
                <w:noProof/>
              </w:rPr>
              <w:t>2.1.5. Pengolahan Citr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0 \h </w:instrText>
            </w:r>
            <w:r w:rsidR="00955BC2" w:rsidRPr="00955BC2">
              <w:rPr>
                <w:noProof/>
                <w:webHidden/>
              </w:rPr>
            </w:r>
            <w:r w:rsidR="00955BC2" w:rsidRPr="00955BC2">
              <w:rPr>
                <w:noProof/>
                <w:webHidden/>
              </w:rPr>
              <w:fldChar w:fldCharType="separate"/>
            </w:r>
            <w:r w:rsidR="00717D53">
              <w:rPr>
                <w:noProof/>
                <w:webHidden/>
              </w:rPr>
              <w:t>7</w:t>
            </w:r>
            <w:r w:rsidR="00955BC2" w:rsidRPr="00955BC2">
              <w:rPr>
                <w:noProof/>
                <w:webHidden/>
              </w:rPr>
              <w:fldChar w:fldCharType="end"/>
            </w:r>
          </w:hyperlink>
        </w:p>
        <w:p w14:paraId="6B6C58F3" w14:textId="7D43BAE8"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1" w:history="1">
            <w:r w:rsidR="00955BC2" w:rsidRPr="00955BC2">
              <w:rPr>
                <w:rStyle w:val="Hyperlink"/>
                <w:noProof/>
              </w:rPr>
              <w:t xml:space="preserve">2.1.6. </w:t>
            </w:r>
            <w:r w:rsidR="00955BC2" w:rsidRPr="00955BC2">
              <w:rPr>
                <w:rStyle w:val="Hyperlink"/>
                <w:i/>
                <w:iCs/>
                <w:noProof/>
              </w:rPr>
              <w:t>Scale Invariant Feature Transform</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1 \h </w:instrText>
            </w:r>
            <w:r w:rsidR="00955BC2" w:rsidRPr="00955BC2">
              <w:rPr>
                <w:noProof/>
                <w:webHidden/>
              </w:rPr>
            </w:r>
            <w:r w:rsidR="00955BC2" w:rsidRPr="00955BC2">
              <w:rPr>
                <w:noProof/>
                <w:webHidden/>
              </w:rPr>
              <w:fldChar w:fldCharType="separate"/>
            </w:r>
            <w:r w:rsidR="00717D53">
              <w:rPr>
                <w:noProof/>
                <w:webHidden/>
              </w:rPr>
              <w:t>9</w:t>
            </w:r>
            <w:r w:rsidR="00955BC2" w:rsidRPr="00955BC2">
              <w:rPr>
                <w:noProof/>
                <w:webHidden/>
              </w:rPr>
              <w:fldChar w:fldCharType="end"/>
            </w:r>
          </w:hyperlink>
        </w:p>
        <w:p w14:paraId="369D457C" w14:textId="2FE04986"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2" w:history="1">
            <w:r w:rsidR="00955BC2" w:rsidRPr="00955BC2">
              <w:rPr>
                <w:rStyle w:val="Hyperlink"/>
                <w:noProof/>
                <w:lang w:val="en-US" w:eastAsia="zh-CN"/>
              </w:rPr>
              <w:t>2.</w:t>
            </w:r>
            <w:r w:rsidR="00955BC2" w:rsidRPr="00955BC2">
              <w:rPr>
                <w:rStyle w:val="Hyperlink"/>
                <w:noProof/>
              </w:rPr>
              <w:t xml:space="preserve">1.7. </w:t>
            </w:r>
            <w:r w:rsidR="00955BC2" w:rsidRPr="00955BC2">
              <w:rPr>
                <w:rStyle w:val="Hyperlink"/>
                <w:i/>
                <w:iCs/>
                <w:noProof/>
              </w:rPr>
              <w:t>K-Means Cluster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2 \h </w:instrText>
            </w:r>
            <w:r w:rsidR="00955BC2" w:rsidRPr="00955BC2">
              <w:rPr>
                <w:noProof/>
                <w:webHidden/>
              </w:rPr>
            </w:r>
            <w:r w:rsidR="00955BC2" w:rsidRPr="00955BC2">
              <w:rPr>
                <w:noProof/>
                <w:webHidden/>
              </w:rPr>
              <w:fldChar w:fldCharType="separate"/>
            </w:r>
            <w:r w:rsidR="00717D53">
              <w:rPr>
                <w:noProof/>
                <w:webHidden/>
              </w:rPr>
              <w:t>11</w:t>
            </w:r>
            <w:r w:rsidR="00955BC2" w:rsidRPr="00955BC2">
              <w:rPr>
                <w:noProof/>
                <w:webHidden/>
              </w:rPr>
              <w:fldChar w:fldCharType="end"/>
            </w:r>
          </w:hyperlink>
        </w:p>
        <w:p w14:paraId="4A7F6C67" w14:textId="7B8F3C53"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3" w:history="1">
            <w:r w:rsidR="00955BC2" w:rsidRPr="00955BC2">
              <w:rPr>
                <w:rStyle w:val="Hyperlink"/>
                <w:noProof/>
              </w:rPr>
              <w:t xml:space="preserve">2.1.8. </w:t>
            </w:r>
            <w:r w:rsidR="00955BC2" w:rsidRPr="00955BC2">
              <w:rPr>
                <w:rStyle w:val="Hyperlink"/>
                <w:i/>
                <w:iCs/>
                <w:noProof/>
              </w:rPr>
              <w:t>Bag of Word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3 \h </w:instrText>
            </w:r>
            <w:r w:rsidR="00955BC2" w:rsidRPr="00955BC2">
              <w:rPr>
                <w:noProof/>
                <w:webHidden/>
              </w:rPr>
            </w:r>
            <w:r w:rsidR="00955BC2" w:rsidRPr="00955BC2">
              <w:rPr>
                <w:noProof/>
                <w:webHidden/>
              </w:rPr>
              <w:fldChar w:fldCharType="separate"/>
            </w:r>
            <w:r w:rsidR="00717D53">
              <w:rPr>
                <w:noProof/>
                <w:webHidden/>
              </w:rPr>
              <w:t>12</w:t>
            </w:r>
            <w:r w:rsidR="00955BC2" w:rsidRPr="00955BC2">
              <w:rPr>
                <w:noProof/>
                <w:webHidden/>
              </w:rPr>
              <w:fldChar w:fldCharType="end"/>
            </w:r>
          </w:hyperlink>
        </w:p>
        <w:p w14:paraId="156E9AC4" w14:textId="3F13B3BE"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4" w:history="1">
            <w:r w:rsidR="00955BC2" w:rsidRPr="00955BC2">
              <w:rPr>
                <w:rStyle w:val="Hyperlink"/>
                <w:noProof/>
              </w:rPr>
              <w:t xml:space="preserve">2.1.9. </w:t>
            </w:r>
            <w:r w:rsidR="00955BC2" w:rsidRPr="00955BC2">
              <w:rPr>
                <w:rStyle w:val="Hyperlink"/>
                <w:i/>
                <w:iCs/>
                <w:noProof/>
              </w:rPr>
              <w:t>Feature Scal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4 \h </w:instrText>
            </w:r>
            <w:r w:rsidR="00955BC2" w:rsidRPr="00955BC2">
              <w:rPr>
                <w:noProof/>
                <w:webHidden/>
              </w:rPr>
            </w:r>
            <w:r w:rsidR="00955BC2" w:rsidRPr="00955BC2">
              <w:rPr>
                <w:noProof/>
                <w:webHidden/>
              </w:rPr>
              <w:fldChar w:fldCharType="separate"/>
            </w:r>
            <w:r w:rsidR="00717D53">
              <w:rPr>
                <w:noProof/>
                <w:webHidden/>
              </w:rPr>
              <w:t>12</w:t>
            </w:r>
            <w:r w:rsidR="00955BC2" w:rsidRPr="00955BC2">
              <w:rPr>
                <w:noProof/>
                <w:webHidden/>
              </w:rPr>
              <w:fldChar w:fldCharType="end"/>
            </w:r>
          </w:hyperlink>
        </w:p>
        <w:p w14:paraId="4F340188" w14:textId="38B67392"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5" w:history="1">
            <w:r w:rsidR="00955BC2" w:rsidRPr="00955BC2">
              <w:rPr>
                <w:rStyle w:val="Hyperlink"/>
                <w:noProof/>
              </w:rPr>
              <w:t>2.1.10. Support Vector Machine</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5 \h </w:instrText>
            </w:r>
            <w:r w:rsidR="00955BC2" w:rsidRPr="00955BC2">
              <w:rPr>
                <w:noProof/>
                <w:webHidden/>
              </w:rPr>
            </w:r>
            <w:r w:rsidR="00955BC2" w:rsidRPr="00955BC2">
              <w:rPr>
                <w:noProof/>
                <w:webHidden/>
              </w:rPr>
              <w:fldChar w:fldCharType="separate"/>
            </w:r>
            <w:r w:rsidR="00717D53">
              <w:rPr>
                <w:noProof/>
                <w:webHidden/>
              </w:rPr>
              <w:t>13</w:t>
            </w:r>
            <w:r w:rsidR="00955BC2" w:rsidRPr="00955BC2">
              <w:rPr>
                <w:noProof/>
                <w:webHidden/>
              </w:rPr>
              <w:fldChar w:fldCharType="end"/>
            </w:r>
          </w:hyperlink>
        </w:p>
        <w:p w14:paraId="192B9E51" w14:textId="264D1DE0"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6" w:history="1">
            <w:r w:rsidR="00955BC2" w:rsidRPr="00955BC2">
              <w:rPr>
                <w:rStyle w:val="Hyperlink"/>
                <w:noProof/>
                <w:lang w:val="en-US" w:eastAsia="zh-CN"/>
              </w:rPr>
              <w:t>2.1</w:t>
            </w:r>
            <w:r w:rsidR="00955BC2" w:rsidRPr="00955BC2">
              <w:rPr>
                <w:rStyle w:val="Hyperlink"/>
                <w:noProof/>
              </w:rPr>
              <w:t>.11. Optimasi Parameter Mod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6 \h </w:instrText>
            </w:r>
            <w:r w:rsidR="00955BC2" w:rsidRPr="00955BC2">
              <w:rPr>
                <w:noProof/>
                <w:webHidden/>
              </w:rPr>
            </w:r>
            <w:r w:rsidR="00955BC2" w:rsidRPr="00955BC2">
              <w:rPr>
                <w:noProof/>
                <w:webHidden/>
              </w:rPr>
              <w:fldChar w:fldCharType="separate"/>
            </w:r>
            <w:r w:rsidR="00717D53">
              <w:rPr>
                <w:noProof/>
                <w:webHidden/>
              </w:rPr>
              <w:t>16</w:t>
            </w:r>
            <w:r w:rsidR="00955BC2" w:rsidRPr="00955BC2">
              <w:rPr>
                <w:noProof/>
                <w:webHidden/>
              </w:rPr>
              <w:fldChar w:fldCharType="end"/>
            </w:r>
          </w:hyperlink>
        </w:p>
        <w:p w14:paraId="39655015" w14:textId="02333A62"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7" w:history="1">
            <w:r w:rsidR="00955BC2" w:rsidRPr="00955BC2">
              <w:rPr>
                <w:rStyle w:val="Hyperlink"/>
                <w:noProof/>
              </w:rPr>
              <w:t>2.1.12. Evaluas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7 \h </w:instrText>
            </w:r>
            <w:r w:rsidR="00955BC2" w:rsidRPr="00955BC2">
              <w:rPr>
                <w:noProof/>
                <w:webHidden/>
              </w:rPr>
            </w:r>
            <w:r w:rsidR="00955BC2" w:rsidRPr="00955BC2">
              <w:rPr>
                <w:noProof/>
                <w:webHidden/>
              </w:rPr>
              <w:fldChar w:fldCharType="separate"/>
            </w:r>
            <w:r w:rsidR="00717D53">
              <w:rPr>
                <w:noProof/>
                <w:webHidden/>
              </w:rPr>
              <w:t>16</w:t>
            </w:r>
            <w:r w:rsidR="00955BC2" w:rsidRPr="00955BC2">
              <w:rPr>
                <w:noProof/>
                <w:webHidden/>
              </w:rPr>
              <w:fldChar w:fldCharType="end"/>
            </w:r>
          </w:hyperlink>
        </w:p>
        <w:p w14:paraId="7EBE1A7B" w14:textId="54526DE0" w:rsidR="00955BC2" w:rsidRPr="00955BC2" w:rsidRDefault="00501F5F"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8" w:history="1">
            <w:r w:rsidR="00955BC2" w:rsidRPr="00955BC2">
              <w:rPr>
                <w:rStyle w:val="Hyperlink"/>
                <w:noProof/>
              </w:rPr>
              <w:t>2.2.</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noProof/>
              </w:rPr>
              <w:t>Studi Literatu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8 \h </w:instrText>
            </w:r>
            <w:r w:rsidR="00955BC2" w:rsidRPr="00955BC2">
              <w:rPr>
                <w:noProof/>
                <w:webHidden/>
              </w:rPr>
            </w:r>
            <w:r w:rsidR="00955BC2" w:rsidRPr="00955BC2">
              <w:rPr>
                <w:noProof/>
                <w:webHidden/>
              </w:rPr>
              <w:fldChar w:fldCharType="separate"/>
            </w:r>
            <w:r w:rsidR="00717D53">
              <w:rPr>
                <w:noProof/>
                <w:webHidden/>
              </w:rPr>
              <w:t>16</w:t>
            </w:r>
            <w:r w:rsidR="00955BC2" w:rsidRPr="00955BC2">
              <w:rPr>
                <w:noProof/>
                <w:webHidden/>
              </w:rPr>
              <w:fldChar w:fldCharType="end"/>
            </w:r>
          </w:hyperlink>
        </w:p>
        <w:p w14:paraId="5E0ACD41" w14:textId="3FD0C37C" w:rsidR="00955BC2" w:rsidRPr="00955BC2" w:rsidRDefault="00501F5F"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9" w:history="1">
            <w:r w:rsidR="00955BC2" w:rsidRPr="00955BC2">
              <w:rPr>
                <w:rStyle w:val="Hyperlink"/>
                <w:rFonts w:eastAsia="Times New Roman"/>
                <w:noProof/>
              </w:rPr>
              <w:t>BAB III  METODOLOGI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9 \h </w:instrText>
            </w:r>
            <w:r w:rsidR="00955BC2" w:rsidRPr="00955BC2">
              <w:rPr>
                <w:noProof/>
                <w:webHidden/>
              </w:rPr>
            </w:r>
            <w:r w:rsidR="00955BC2" w:rsidRPr="00955BC2">
              <w:rPr>
                <w:noProof/>
                <w:webHidden/>
              </w:rPr>
              <w:fldChar w:fldCharType="separate"/>
            </w:r>
            <w:r w:rsidR="00717D53">
              <w:rPr>
                <w:noProof/>
                <w:webHidden/>
              </w:rPr>
              <w:t>26</w:t>
            </w:r>
            <w:r w:rsidR="00955BC2" w:rsidRPr="00955BC2">
              <w:rPr>
                <w:noProof/>
                <w:webHidden/>
              </w:rPr>
              <w:fldChar w:fldCharType="end"/>
            </w:r>
          </w:hyperlink>
        </w:p>
        <w:p w14:paraId="5F711818" w14:textId="578EA9FB" w:rsidR="00955BC2" w:rsidRPr="00955BC2" w:rsidRDefault="00501F5F"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0" w:history="1">
            <w:r w:rsidR="00955BC2" w:rsidRPr="00955BC2">
              <w:rPr>
                <w:rStyle w:val="Hyperlink"/>
                <w:noProof/>
              </w:rPr>
              <w:t xml:space="preserve">3.1. </w:t>
            </w:r>
            <w:r w:rsidR="00955BC2" w:rsidRPr="00955BC2">
              <w:rPr>
                <w:rStyle w:val="Hyperlink"/>
                <w:i/>
                <w:iCs/>
                <w:noProof/>
              </w:rPr>
              <w:t>Business Understand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0 \h </w:instrText>
            </w:r>
            <w:r w:rsidR="00955BC2" w:rsidRPr="00955BC2">
              <w:rPr>
                <w:noProof/>
                <w:webHidden/>
              </w:rPr>
            </w:r>
            <w:r w:rsidR="00955BC2" w:rsidRPr="00955BC2">
              <w:rPr>
                <w:noProof/>
                <w:webHidden/>
              </w:rPr>
              <w:fldChar w:fldCharType="separate"/>
            </w:r>
            <w:r w:rsidR="00717D53">
              <w:rPr>
                <w:noProof/>
                <w:webHidden/>
              </w:rPr>
              <w:t>28</w:t>
            </w:r>
            <w:r w:rsidR="00955BC2" w:rsidRPr="00955BC2">
              <w:rPr>
                <w:noProof/>
                <w:webHidden/>
              </w:rPr>
              <w:fldChar w:fldCharType="end"/>
            </w:r>
          </w:hyperlink>
        </w:p>
        <w:p w14:paraId="10B636A0" w14:textId="24DA0C93" w:rsidR="00955BC2" w:rsidRPr="00955BC2" w:rsidRDefault="00501F5F"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1" w:history="1">
            <w:r w:rsidR="00955BC2" w:rsidRPr="00955BC2">
              <w:rPr>
                <w:rStyle w:val="Hyperlink"/>
                <w:noProof/>
              </w:rPr>
              <w:t xml:space="preserve">3.2. </w:t>
            </w:r>
            <w:r w:rsidR="00955BC2" w:rsidRPr="00955BC2">
              <w:rPr>
                <w:rStyle w:val="Hyperlink"/>
                <w:i/>
                <w:iCs/>
                <w:noProof/>
              </w:rPr>
              <w:t>Data Understand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1 \h </w:instrText>
            </w:r>
            <w:r w:rsidR="00955BC2" w:rsidRPr="00955BC2">
              <w:rPr>
                <w:noProof/>
                <w:webHidden/>
              </w:rPr>
            </w:r>
            <w:r w:rsidR="00955BC2" w:rsidRPr="00955BC2">
              <w:rPr>
                <w:noProof/>
                <w:webHidden/>
              </w:rPr>
              <w:fldChar w:fldCharType="separate"/>
            </w:r>
            <w:r w:rsidR="00717D53">
              <w:rPr>
                <w:noProof/>
                <w:webHidden/>
              </w:rPr>
              <w:t>28</w:t>
            </w:r>
            <w:r w:rsidR="00955BC2" w:rsidRPr="00955BC2">
              <w:rPr>
                <w:noProof/>
                <w:webHidden/>
              </w:rPr>
              <w:fldChar w:fldCharType="end"/>
            </w:r>
          </w:hyperlink>
        </w:p>
        <w:p w14:paraId="395A4CCD" w14:textId="00379C38" w:rsidR="00955BC2" w:rsidRPr="00955BC2" w:rsidRDefault="00501F5F"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2" w:history="1">
            <w:r w:rsidR="00955BC2" w:rsidRPr="00955BC2">
              <w:rPr>
                <w:rStyle w:val="Hyperlink"/>
                <w:noProof/>
              </w:rPr>
              <w:t xml:space="preserve">3.3. </w:t>
            </w:r>
            <w:r w:rsidR="00955BC2" w:rsidRPr="00955BC2">
              <w:rPr>
                <w:rStyle w:val="Hyperlink"/>
                <w:i/>
                <w:iCs/>
                <w:noProof/>
              </w:rPr>
              <w:t>Data Prepar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2 \h </w:instrText>
            </w:r>
            <w:r w:rsidR="00955BC2" w:rsidRPr="00955BC2">
              <w:rPr>
                <w:noProof/>
                <w:webHidden/>
              </w:rPr>
            </w:r>
            <w:r w:rsidR="00955BC2" w:rsidRPr="00955BC2">
              <w:rPr>
                <w:noProof/>
                <w:webHidden/>
              </w:rPr>
              <w:fldChar w:fldCharType="separate"/>
            </w:r>
            <w:r w:rsidR="00717D53">
              <w:rPr>
                <w:noProof/>
                <w:webHidden/>
              </w:rPr>
              <w:t>28</w:t>
            </w:r>
            <w:r w:rsidR="00955BC2" w:rsidRPr="00955BC2">
              <w:rPr>
                <w:noProof/>
                <w:webHidden/>
              </w:rPr>
              <w:fldChar w:fldCharType="end"/>
            </w:r>
          </w:hyperlink>
        </w:p>
        <w:p w14:paraId="5841228C" w14:textId="31B619B9"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3" w:history="1">
            <w:r w:rsidR="00955BC2" w:rsidRPr="00955BC2">
              <w:rPr>
                <w:rStyle w:val="Hyperlink"/>
                <w:noProof/>
              </w:rPr>
              <w:t xml:space="preserve">3.3.1. </w:t>
            </w:r>
            <w:r w:rsidR="00955BC2" w:rsidRPr="00955BC2">
              <w:rPr>
                <w:rStyle w:val="Hyperlink"/>
                <w:i/>
                <w:iCs/>
                <w:noProof/>
              </w:rPr>
              <w:t>Data Augment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3 \h </w:instrText>
            </w:r>
            <w:r w:rsidR="00955BC2" w:rsidRPr="00955BC2">
              <w:rPr>
                <w:noProof/>
                <w:webHidden/>
              </w:rPr>
            </w:r>
            <w:r w:rsidR="00955BC2" w:rsidRPr="00955BC2">
              <w:rPr>
                <w:noProof/>
                <w:webHidden/>
              </w:rPr>
              <w:fldChar w:fldCharType="separate"/>
            </w:r>
            <w:r w:rsidR="00717D53">
              <w:rPr>
                <w:noProof/>
                <w:webHidden/>
              </w:rPr>
              <w:t>29</w:t>
            </w:r>
            <w:r w:rsidR="00955BC2" w:rsidRPr="00955BC2">
              <w:rPr>
                <w:noProof/>
                <w:webHidden/>
              </w:rPr>
              <w:fldChar w:fldCharType="end"/>
            </w:r>
          </w:hyperlink>
        </w:p>
        <w:p w14:paraId="55D7390A" w14:textId="1A4C913B"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4" w:history="1">
            <w:r w:rsidR="00955BC2" w:rsidRPr="00955BC2">
              <w:rPr>
                <w:rStyle w:val="Hyperlink"/>
                <w:noProof/>
              </w:rPr>
              <w:t xml:space="preserve">3.3.2. </w:t>
            </w:r>
            <w:r w:rsidR="00955BC2" w:rsidRPr="00955BC2">
              <w:rPr>
                <w:rStyle w:val="Hyperlink"/>
                <w:i/>
                <w:iCs/>
                <w:noProof/>
              </w:rPr>
              <w:t>Image Preprocess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4 \h </w:instrText>
            </w:r>
            <w:r w:rsidR="00955BC2" w:rsidRPr="00955BC2">
              <w:rPr>
                <w:noProof/>
                <w:webHidden/>
              </w:rPr>
            </w:r>
            <w:r w:rsidR="00955BC2" w:rsidRPr="00955BC2">
              <w:rPr>
                <w:noProof/>
                <w:webHidden/>
              </w:rPr>
              <w:fldChar w:fldCharType="separate"/>
            </w:r>
            <w:r w:rsidR="00717D53">
              <w:rPr>
                <w:noProof/>
                <w:webHidden/>
              </w:rPr>
              <w:t>30</w:t>
            </w:r>
            <w:r w:rsidR="00955BC2" w:rsidRPr="00955BC2">
              <w:rPr>
                <w:noProof/>
                <w:webHidden/>
              </w:rPr>
              <w:fldChar w:fldCharType="end"/>
            </w:r>
          </w:hyperlink>
        </w:p>
        <w:p w14:paraId="3CB408DA" w14:textId="7FE6401B"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5" w:history="1">
            <w:r w:rsidR="00955BC2" w:rsidRPr="00955BC2">
              <w:rPr>
                <w:rStyle w:val="Hyperlink"/>
                <w:noProof/>
              </w:rPr>
              <w:t xml:space="preserve">3.3.3. </w:t>
            </w:r>
            <w:r w:rsidR="00955BC2" w:rsidRPr="00955BC2">
              <w:rPr>
                <w:rStyle w:val="Hyperlink"/>
                <w:i/>
                <w:iCs/>
                <w:noProof/>
              </w:rPr>
              <w:t>Feature Extrac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5 \h </w:instrText>
            </w:r>
            <w:r w:rsidR="00955BC2" w:rsidRPr="00955BC2">
              <w:rPr>
                <w:noProof/>
                <w:webHidden/>
              </w:rPr>
            </w:r>
            <w:r w:rsidR="00955BC2" w:rsidRPr="00955BC2">
              <w:rPr>
                <w:noProof/>
                <w:webHidden/>
              </w:rPr>
              <w:fldChar w:fldCharType="separate"/>
            </w:r>
            <w:r w:rsidR="00717D53">
              <w:rPr>
                <w:noProof/>
                <w:webHidden/>
              </w:rPr>
              <w:t>31</w:t>
            </w:r>
            <w:r w:rsidR="00955BC2" w:rsidRPr="00955BC2">
              <w:rPr>
                <w:noProof/>
                <w:webHidden/>
              </w:rPr>
              <w:fldChar w:fldCharType="end"/>
            </w:r>
          </w:hyperlink>
        </w:p>
        <w:p w14:paraId="61C47354" w14:textId="22BE0D71"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6" w:history="1">
            <w:r w:rsidR="00955BC2" w:rsidRPr="00955BC2">
              <w:rPr>
                <w:rStyle w:val="Hyperlink"/>
                <w:noProof/>
              </w:rPr>
              <w:t xml:space="preserve">3.3.4 </w:t>
            </w:r>
            <w:r w:rsidR="00955BC2" w:rsidRPr="00955BC2">
              <w:rPr>
                <w:rStyle w:val="Hyperlink"/>
                <w:i/>
                <w:iCs/>
                <w:noProof/>
              </w:rPr>
              <w:t>Feature Preprocess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6 \h </w:instrText>
            </w:r>
            <w:r w:rsidR="00955BC2" w:rsidRPr="00955BC2">
              <w:rPr>
                <w:noProof/>
                <w:webHidden/>
              </w:rPr>
            </w:r>
            <w:r w:rsidR="00955BC2" w:rsidRPr="00955BC2">
              <w:rPr>
                <w:noProof/>
                <w:webHidden/>
              </w:rPr>
              <w:fldChar w:fldCharType="separate"/>
            </w:r>
            <w:r w:rsidR="00717D53">
              <w:rPr>
                <w:noProof/>
                <w:webHidden/>
              </w:rPr>
              <w:t>47</w:t>
            </w:r>
            <w:r w:rsidR="00955BC2" w:rsidRPr="00955BC2">
              <w:rPr>
                <w:noProof/>
                <w:webHidden/>
              </w:rPr>
              <w:fldChar w:fldCharType="end"/>
            </w:r>
          </w:hyperlink>
        </w:p>
        <w:p w14:paraId="48893914" w14:textId="251577F7" w:rsidR="00955BC2" w:rsidRPr="00955BC2" w:rsidRDefault="00501F5F"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7" w:history="1">
            <w:r w:rsidR="00955BC2" w:rsidRPr="00955BC2">
              <w:rPr>
                <w:rStyle w:val="Hyperlink"/>
                <w:noProof/>
              </w:rPr>
              <w:t xml:space="preserve">3.4. </w:t>
            </w:r>
            <w:r w:rsidR="00955BC2" w:rsidRPr="00955BC2">
              <w:rPr>
                <w:rStyle w:val="Hyperlink"/>
                <w:i/>
                <w:iCs/>
                <w:noProof/>
              </w:rPr>
              <w:t>Modell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7 \h </w:instrText>
            </w:r>
            <w:r w:rsidR="00955BC2" w:rsidRPr="00955BC2">
              <w:rPr>
                <w:noProof/>
                <w:webHidden/>
              </w:rPr>
            </w:r>
            <w:r w:rsidR="00955BC2" w:rsidRPr="00955BC2">
              <w:rPr>
                <w:noProof/>
                <w:webHidden/>
              </w:rPr>
              <w:fldChar w:fldCharType="separate"/>
            </w:r>
            <w:r w:rsidR="00717D53">
              <w:rPr>
                <w:noProof/>
                <w:webHidden/>
              </w:rPr>
              <w:t>49</w:t>
            </w:r>
            <w:r w:rsidR="00955BC2" w:rsidRPr="00955BC2">
              <w:rPr>
                <w:noProof/>
                <w:webHidden/>
              </w:rPr>
              <w:fldChar w:fldCharType="end"/>
            </w:r>
          </w:hyperlink>
        </w:p>
        <w:p w14:paraId="535F8CC1" w14:textId="220B72FD"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8" w:history="1">
            <w:r w:rsidR="00955BC2" w:rsidRPr="00955BC2">
              <w:rPr>
                <w:rStyle w:val="Hyperlink"/>
                <w:noProof/>
              </w:rPr>
              <w:t>3.4.1. Pelatihan Model SVM</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8 \h </w:instrText>
            </w:r>
            <w:r w:rsidR="00955BC2" w:rsidRPr="00955BC2">
              <w:rPr>
                <w:noProof/>
                <w:webHidden/>
              </w:rPr>
            </w:r>
            <w:r w:rsidR="00955BC2" w:rsidRPr="00955BC2">
              <w:rPr>
                <w:noProof/>
                <w:webHidden/>
              </w:rPr>
              <w:fldChar w:fldCharType="separate"/>
            </w:r>
            <w:r w:rsidR="00717D53">
              <w:rPr>
                <w:noProof/>
                <w:webHidden/>
              </w:rPr>
              <w:t>49</w:t>
            </w:r>
            <w:r w:rsidR="00955BC2" w:rsidRPr="00955BC2">
              <w:rPr>
                <w:noProof/>
                <w:webHidden/>
              </w:rPr>
              <w:fldChar w:fldCharType="end"/>
            </w:r>
          </w:hyperlink>
        </w:p>
        <w:p w14:paraId="13A7B5D0" w14:textId="40E9B97A"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9" w:history="1">
            <w:r w:rsidR="00955BC2" w:rsidRPr="00955BC2">
              <w:rPr>
                <w:rStyle w:val="Hyperlink"/>
                <w:noProof/>
              </w:rPr>
              <w:t>3.4.2. Optimasi Mod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9 \h </w:instrText>
            </w:r>
            <w:r w:rsidR="00955BC2" w:rsidRPr="00955BC2">
              <w:rPr>
                <w:noProof/>
                <w:webHidden/>
              </w:rPr>
            </w:r>
            <w:r w:rsidR="00955BC2" w:rsidRPr="00955BC2">
              <w:rPr>
                <w:noProof/>
                <w:webHidden/>
              </w:rPr>
              <w:fldChar w:fldCharType="separate"/>
            </w:r>
            <w:r w:rsidR="00717D53">
              <w:rPr>
                <w:noProof/>
                <w:webHidden/>
              </w:rPr>
              <w:t>55</w:t>
            </w:r>
            <w:r w:rsidR="00955BC2" w:rsidRPr="00955BC2">
              <w:rPr>
                <w:noProof/>
                <w:webHidden/>
              </w:rPr>
              <w:fldChar w:fldCharType="end"/>
            </w:r>
          </w:hyperlink>
        </w:p>
        <w:p w14:paraId="23F69D0B" w14:textId="1DB13229" w:rsidR="00955BC2" w:rsidRPr="00955BC2" w:rsidRDefault="00501F5F"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0" w:history="1">
            <w:r w:rsidR="00955BC2" w:rsidRPr="00955BC2">
              <w:rPr>
                <w:rStyle w:val="Hyperlink"/>
                <w:noProof/>
              </w:rPr>
              <w:t xml:space="preserve">3.5. </w:t>
            </w:r>
            <w:r w:rsidR="00955BC2" w:rsidRPr="00955BC2">
              <w:rPr>
                <w:rStyle w:val="Hyperlink"/>
                <w:i/>
                <w:iCs/>
                <w:noProof/>
              </w:rPr>
              <w:t>Evalu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0 \h </w:instrText>
            </w:r>
            <w:r w:rsidR="00955BC2" w:rsidRPr="00955BC2">
              <w:rPr>
                <w:noProof/>
                <w:webHidden/>
              </w:rPr>
            </w:r>
            <w:r w:rsidR="00955BC2" w:rsidRPr="00955BC2">
              <w:rPr>
                <w:noProof/>
                <w:webHidden/>
              </w:rPr>
              <w:fldChar w:fldCharType="separate"/>
            </w:r>
            <w:r w:rsidR="00717D53">
              <w:rPr>
                <w:noProof/>
                <w:webHidden/>
              </w:rPr>
              <w:t>55</w:t>
            </w:r>
            <w:r w:rsidR="00955BC2" w:rsidRPr="00955BC2">
              <w:rPr>
                <w:noProof/>
                <w:webHidden/>
              </w:rPr>
              <w:fldChar w:fldCharType="end"/>
            </w:r>
          </w:hyperlink>
        </w:p>
        <w:p w14:paraId="46F3767A" w14:textId="2D64044E" w:rsidR="00955BC2" w:rsidRPr="00955BC2" w:rsidRDefault="00501F5F"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1" w:history="1">
            <w:r w:rsidR="00955BC2" w:rsidRPr="00955BC2">
              <w:rPr>
                <w:rStyle w:val="Hyperlink"/>
                <w:noProof/>
              </w:rPr>
              <w:t xml:space="preserve">3.6. </w:t>
            </w:r>
            <w:r w:rsidR="00955BC2" w:rsidRPr="00955BC2">
              <w:rPr>
                <w:rStyle w:val="Hyperlink"/>
                <w:i/>
                <w:iCs/>
                <w:noProof/>
              </w:rPr>
              <w:t>Deployment Proces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1 \h </w:instrText>
            </w:r>
            <w:r w:rsidR="00955BC2" w:rsidRPr="00955BC2">
              <w:rPr>
                <w:noProof/>
                <w:webHidden/>
              </w:rPr>
            </w:r>
            <w:r w:rsidR="00955BC2" w:rsidRPr="00955BC2">
              <w:rPr>
                <w:noProof/>
                <w:webHidden/>
              </w:rPr>
              <w:fldChar w:fldCharType="separate"/>
            </w:r>
            <w:r w:rsidR="00717D53">
              <w:rPr>
                <w:noProof/>
                <w:webHidden/>
              </w:rPr>
              <w:t>56</w:t>
            </w:r>
            <w:r w:rsidR="00955BC2" w:rsidRPr="00955BC2">
              <w:rPr>
                <w:noProof/>
                <w:webHidden/>
              </w:rPr>
              <w:fldChar w:fldCharType="end"/>
            </w:r>
          </w:hyperlink>
        </w:p>
        <w:p w14:paraId="05150B1A" w14:textId="0C9BE58B"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2" w:history="1">
            <w:r w:rsidR="00955BC2" w:rsidRPr="00955BC2">
              <w:rPr>
                <w:rStyle w:val="Hyperlink"/>
                <w:noProof/>
              </w:rPr>
              <w:t xml:space="preserve">3.6.1. </w:t>
            </w:r>
            <w:r w:rsidR="00955BC2" w:rsidRPr="00955BC2">
              <w:rPr>
                <w:rStyle w:val="Hyperlink"/>
                <w:i/>
                <w:iCs/>
                <w:noProof/>
              </w:rPr>
              <w:t>Requirement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2 \h </w:instrText>
            </w:r>
            <w:r w:rsidR="00955BC2" w:rsidRPr="00955BC2">
              <w:rPr>
                <w:noProof/>
                <w:webHidden/>
              </w:rPr>
            </w:r>
            <w:r w:rsidR="00955BC2" w:rsidRPr="00955BC2">
              <w:rPr>
                <w:noProof/>
                <w:webHidden/>
              </w:rPr>
              <w:fldChar w:fldCharType="separate"/>
            </w:r>
            <w:r w:rsidR="00717D53">
              <w:rPr>
                <w:noProof/>
                <w:webHidden/>
              </w:rPr>
              <w:t>56</w:t>
            </w:r>
            <w:r w:rsidR="00955BC2" w:rsidRPr="00955BC2">
              <w:rPr>
                <w:noProof/>
                <w:webHidden/>
              </w:rPr>
              <w:fldChar w:fldCharType="end"/>
            </w:r>
          </w:hyperlink>
        </w:p>
        <w:p w14:paraId="1357A3B0" w14:textId="493581E3"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3" w:history="1">
            <w:r w:rsidR="00955BC2" w:rsidRPr="00955BC2">
              <w:rPr>
                <w:rStyle w:val="Hyperlink"/>
                <w:noProof/>
              </w:rPr>
              <w:t xml:space="preserve">3.6.2. </w:t>
            </w:r>
            <w:r w:rsidR="00955BC2" w:rsidRPr="00955BC2">
              <w:rPr>
                <w:rStyle w:val="Hyperlink"/>
                <w:i/>
                <w:iCs/>
                <w:noProof/>
              </w:rPr>
              <w:t>Desig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3 \h </w:instrText>
            </w:r>
            <w:r w:rsidR="00955BC2" w:rsidRPr="00955BC2">
              <w:rPr>
                <w:noProof/>
                <w:webHidden/>
              </w:rPr>
            </w:r>
            <w:r w:rsidR="00955BC2" w:rsidRPr="00955BC2">
              <w:rPr>
                <w:noProof/>
                <w:webHidden/>
              </w:rPr>
              <w:fldChar w:fldCharType="separate"/>
            </w:r>
            <w:r w:rsidR="00717D53">
              <w:rPr>
                <w:noProof/>
                <w:webHidden/>
              </w:rPr>
              <w:t>56</w:t>
            </w:r>
            <w:r w:rsidR="00955BC2" w:rsidRPr="00955BC2">
              <w:rPr>
                <w:noProof/>
                <w:webHidden/>
              </w:rPr>
              <w:fldChar w:fldCharType="end"/>
            </w:r>
          </w:hyperlink>
        </w:p>
        <w:p w14:paraId="242F561B" w14:textId="2CD0944D"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4" w:history="1">
            <w:r w:rsidR="00955BC2" w:rsidRPr="00955BC2">
              <w:rPr>
                <w:rStyle w:val="Hyperlink"/>
                <w:noProof/>
              </w:rPr>
              <w:t xml:space="preserve">3.6.3. </w:t>
            </w:r>
            <w:r w:rsidR="00955BC2" w:rsidRPr="00955BC2">
              <w:rPr>
                <w:rStyle w:val="Hyperlink"/>
                <w:i/>
                <w:iCs/>
                <w:noProof/>
              </w:rPr>
              <w:t>Development</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4 \h </w:instrText>
            </w:r>
            <w:r w:rsidR="00955BC2" w:rsidRPr="00955BC2">
              <w:rPr>
                <w:noProof/>
                <w:webHidden/>
              </w:rPr>
            </w:r>
            <w:r w:rsidR="00955BC2" w:rsidRPr="00955BC2">
              <w:rPr>
                <w:noProof/>
                <w:webHidden/>
              </w:rPr>
              <w:fldChar w:fldCharType="separate"/>
            </w:r>
            <w:r w:rsidR="00717D53">
              <w:rPr>
                <w:noProof/>
                <w:webHidden/>
              </w:rPr>
              <w:t>59</w:t>
            </w:r>
            <w:r w:rsidR="00955BC2" w:rsidRPr="00955BC2">
              <w:rPr>
                <w:noProof/>
                <w:webHidden/>
              </w:rPr>
              <w:fldChar w:fldCharType="end"/>
            </w:r>
          </w:hyperlink>
        </w:p>
        <w:p w14:paraId="47070201" w14:textId="25D16124"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5" w:history="1">
            <w:r w:rsidR="00955BC2" w:rsidRPr="00955BC2">
              <w:rPr>
                <w:rStyle w:val="Hyperlink"/>
                <w:noProof/>
              </w:rPr>
              <w:t xml:space="preserve">3.6.4. </w:t>
            </w:r>
            <w:r w:rsidR="00955BC2" w:rsidRPr="00955BC2">
              <w:rPr>
                <w:rStyle w:val="Hyperlink"/>
                <w:i/>
                <w:iCs/>
                <w:noProof/>
              </w:rPr>
              <w:t>Test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5 \h </w:instrText>
            </w:r>
            <w:r w:rsidR="00955BC2" w:rsidRPr="00955BC2">
              <w:rPr>
                <w:noProof/>
                <w:webHidden/>
              </w:rPr>
            </w:r>
            <w:r w:rsidR="00955BC2" w:rsidRPr="00955BC2">
              <w:rPr>
                <w:noProof/>
                <w:webHidden/>
              </w:rPr>
              <w:fldChar w:fldCharType="separate"/>
            </w:r>
            <w:r w:rsidR="00717D53">
              <w:rPr>
                <w:noProof/>
                <w:webHidden/>
              </w:rPr>
              <w:t>59</w:t>
            </w:r>
            <w:r w:rsidR="00955BC2" w:rsidRPr="00955BC2">
              <w:rPr>
                <w:noProof/>
                <w:webHidden/>
              </w:rPr>
              <w:fldChar w:fldCharType="end"/>
            </w:r>
          </w:hyperlink>
        </w:p>
        <w:p w14:paraId="72E4C30B" w14:textId="46BCA972"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6" w:history="1">
            <w:r w:rsidR="00955BC2" w:rsidRPr="00955BC2">
              <w:rPr>
                <w:rStyle w:val="Hyperlink"/>
                <w:noProof/>
              </w:rPr>
              <w:t xml:space="preserve">3.6.5. </w:t>
            </w:r>
            <w:r w:rsidR="00955BC2" w:rsidRPr="00955BC2">
              <w:rPr>
                <w:rStyle w:val="Hyperlink"/>
                <w:i/>
                <w:iCs/>
                <w:noProof/>
              </w:rPr>
              <w:t>Deployment</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6 \h </w:instrText>
            </w:r>
            <w:r w:rsidR="00955BC2" w:rsidRPr="00955BC2">
              <w:rPr>
                <w:noProof/>
                <w:webHidden/>
              </w:rPr>
            </w:r>
            <w:r w:rsidR="00955BC2" w:rsidRPr="00955BC2">
              <w:rPr>
                <w:noProof/>
                <w:webHidden/>
              </w:rPr>
              <w:fldChar w:fldCharType="separate"/>
            </w:r>
            <w:r w:rsidR="00717D53">
              <w:rPr>
                <w:noProof/>
                <w:webHidden/>
              </w:rPr>
              <w:t>59</w:t>
            </w:r>
            <w:r w:rsidR="00955BC2" w:rsidRPr="00955BC2">
              <w:rPr>
                <w:noProof/>
                <w:webHidden/>
              </w:rPr>
              <w:fldChar w:fldCharType="end"/>
            </w:r>
          </w:hyperlink>
        </w:p>
        <w:p w14:paraId="4D1B5F4D" w14:textId="507891BC" w:rsidR="00955BC2" w:rsidRPr="00955BC2" w:rsidRDefault="00501F5F"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7" w:history="1">
            <w:r w:rsidR="00955BC2" w:rsidRPr="00955BC2">
              <w:rPr>
                <w:rStyle w:val="Hyperlink"/>
                <w:noProof/>
              </w:rPr>
              <w:t xml:space="preserve">3.6.6. </w:t>
            </w:r>
            <w:r w:rsidR="00955BC2" w:rsidRPr="00955BC2">
              <w:rPr>
                <w:rStyle w:val="Hyperlink"/>
                <w:i/>
                <w:iCs/>
                <w:noProof/>
              </w:rPr>
              <w:t>Review</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7 \h </w:instrText>
            </w:r>
            <w:r w:rsidR="00955BC2" w:rsidRPr="00955BC2">
              <w:rPr>
                <w:noProof/>
                <w:webHidden/>
              </w:rPr>
            </w:r>
            <w:r w:rsidR="00955BC2" w:rsidRPr="00955BC2">
              <w:rPr>
                <w:noProof/>
                <w:webHidden/>
              </w:rPr>
              <w:fldChar w:fldCharType="separate"/>
            </w:r>
            <w:r w:rsidR="00717D53">
              <w:rPr>
                <w:noProof/>
                <w:webHidden/>
              </w:rPr>
              <w:t>60</w:t>
            </w:r>
            <w:r w:rsidR="00955BC2" w:rsidRPr="00955BC2">
              <w:rPr>
                <w:noProof/>
                <w:webHidden/>
              </w:rPr>
              <w:fldChar w:fldCharType="end"/>
            </w:r>
          </w:hyperlink>
        </w:p>
        <w:p w14:paraId="2E23F2CD" w14:textId="6ED96B4D" w:rsidR="00955BC2" w:rsidRPr="00955BC2" w:rsidRDefault="00501F5F"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8" w:history="1">
            <w:r w:rsidR="00955BC2" w:rsidRPr="00955BC2">
              <w:rPr>
                <w:rStyle w:val="Hyperlink"/>
                <w:noProof/>
              </w:rPr>
              <w:t>DAFTAR PUSTAK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8 \h </w:instrText>
            </w:r>
            <w:r w:rsidR="00955BC2" w:rsidRPr="00955BC2">
              <w:rPr>
                <w:noProof/>
                <w:webHidden/>
              </w:rPr>
            </w:r>
            <w:r w:rsidR="00955BC2" w:rsidRPr="00955BC2">
              <w:rPr>
                <w:noProof/>
                <w:webHidden/>
              </w:rPr>
              <w:fldChar w:fldCharType="separate"/>
            </w:r>
            <w:r w:rsidR="00717D53">
              <w:rPr>
                <w:noProof/>
                <w:webHidden/>
              </w:rPr>
              <w:t>61</w:t>
            </w:r>
            <w:r w:rsidR="00955BC2" w:rsidRPr="00955BC2">
              <w:rPr>
                <w:noProof/>
                <w:webHidden/>
              </w:rPr>
              <w:fldChar w:fldCharType="end"/>
            </w:r>
          </w:hyperlink>
        </w:p>
        <w:p w14:paraId="32C01E73" w14:textId="3426768B"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3000984"/>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0414FA64" w14:textId="649D5144" w:rsidR="00337E02" w:rsidRDefault="00337E02"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5040696" w:history="1">
        <w:r w:rsidRPr="002E7A72">
          <w:rPr>
            <w:rStyle w:val="Hyperlink"/>
            <w:noProof/>
          </w:rPr>
          <w:t>Tabel 2.1 State of the art</w:t>
        </w:r>
        <w:r>
          <w:rPr>
            <w:noProof/>
            <w:webHidden/>
          </w:rPr>
          <w:tab/>
        </w:r>
        <w:r>
          <w:rPr>
            <w:noProof/>
            <w:webHidden/>
          </w:rPr>
          <w:fldChar w:fldCharType="begin"/>
        </w:r>
        <w:r>
          <w:rPr>
            <w:noProof/>
            <w:webHidden/>
          </w:rPr>
          <w:instrText xml:space="preserve"> PAGEREF _Toc115040696 \h </w:instrText>
        </w:r>
        <w:r>
          <w:rPr>
            <w:noProof/>
            <w:webHidden/>
          </w:rPr>
        </w:r>
        <w:r>
          <w:rPr>
            <w:noProof/>
            <w:webHidden/>
          </w:rPr>
          <w:fldChar w:fldCharType="separate"/>
        </w:r>
        <w:r w:rsidR="00717D53">
          <w:rPr>
            <w:noProof/>
            <w:webHidden/>
          </w:rPr>
          <w:t>22</w:t>
        </w:r>
        <w:r>
          <w:rPr>
            <w:noProof/>
            <w:webHidden/>
          </w:rPr>
          <w:fldChar w:fldCharType="end"/>
        </w:r>
      </w:hyperlink>
    </w:p>
    <w:p w14:paraId="33D68FAB" w14:textId="76C00271"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697" w:history="1">
        <w:r w:rsidR="00337E02" w:rsidRPr="002E7A72">
          <w:rPr>
            <w:rStyle w:val="Hyperlink"/>
            <w:noProof/>
          </w:rPr>
          <w:t xml:space="preserve">Tabel 3.1 Kernel Matriks dari </w:t>
        </w:r>
        <w:r w:rsidR="00337E02" w:rsidRPr="002E7A72">
          <w:rPr>
            <w:rStyle w:val="Hyperlink"/>
            <w:i/>
            <w:iCs/>
            <w:noProof/>
          </w:rPr>
          <w:t>Gaussian Filter</w:t>
        </w:r>
        <w:r w:rsidR="00337E02">
          <w:rPr>
            <w:noProof/>
            <w:webHidden/>
          </w:rPr>
          <w:tab/>
        </w:r>
        <w:r w:rsidR="00337E02">
          <w:rPr>
            <w:noProof/>
            <w:webHidden/>
          </w:rPr>
          <w:fldChar w:fldCharType="begin"/>
        </w:r>
        <w:r w:rsidR="00337E02">
          <w:rPr>
            <w:noProof/>
            <w:webHidden/>
          </w:rPr>
          <w:instrText xml:space="preserve"> PAGEREF _Toc115040697 \h </w:instrText>
        </w:r>
        <w:r w:rsidR="00337E02">
          <w:rPr>
            <w:noProof/>
            <w:webHidden/>
          </w:rPr>
        </w:r>
        <w:r w:rsidR="00337E02">
          <w:rPr>
            <w:noProof/>
            <w:webHidden/>
          </w:rPr>
          <w:fldChar w:fldCharType="separate"/>
        </w:r>
        <w:r w:rsidR="00717D53">
          <w:rPr>
            <w:noProof/>
            <w:webHidden/>
          </w:rPr>
          <w:t>33</w:t>
        </w:r>
        <w:r w:rsidR="00337E02">
          <w:rPr>
            <w:noProof/>
            <w:webHidden/>
          </w:rPr>
          <w:fldChar w:fldCharType="end"/>
        </w:r>
      </w:hyperlink>
    </w:p>
    <w:p w14:paraId="49525595" w14:textId="620832BC"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698" w:history="1">
        <w:r w:rsidR="00337E02" w:rsidRPr="002E7A72">
          <w:rPr>
            <w:rStyle w:val="Hyperlink"/>
            <w:noProof/>
          </w:rPr>
          <w:t>Tabel 3.2 Contoh Ilustrasi Konvolusi Matriks</w:t>
        </w:r>
        <w:r w:rsidR="00337E02">
          <w:rPr>
            <w:noProof/>
            <w:webHidden/>
          </w:rPr>
          <w:tab/>
        </w:r>
        <w:r w:rsidR="00337E02">
          <w:rPr>
            <w:noProof/>
            <w:webHidden/>
          </w:rPr>
          <w:fldChar w:fldCharType="begin"/>
        </w:r>
        <w:r w:rsidR="00337E02">
          <w:rPr>
            <w:noProof/>
            <w:webHidden/>
          </w:rPr>
          <w:instrText xml:space="preserve"> PAGEREF _Toc115040698 \h </w:instrText>
        </w:r>
        <w:r w:rsidR="00337E02">
          <w:rPr>
            <w:noProof/>
            <w:webHidden/>
          </w:rPr>
        </w:r>
        <w:r w:rsidR="00337E02">
          <w:rPr>
            <w:noProof/>
            <w:webHidden/>
          </w:rPr>
          <w:fldChar w:fldCharType="separate"/>
        </w:r>
        <w:r w:rsidR="00717D53">
          <w:rPr>
            <w:noProof/>
            <w:webHidden/>
          </w:rPr>
          <w:t>33</w:t>
        </w:r>
        <w:r w:rsidR="00337E02">
          <w:rPr>
            <w:noProof/>
            <w:webHidden/>
          </w:rPr>
          <w:fldChar w:fldCharType="end"/>
        </w:r>
      </w:hyperlink>
    </w:p>
    <w:p w14:paraId="76AA1363" w14:textId="6389DCA2"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699" w:history="1">
        <w:r w:rsidR="00337E02" w:rsidRPr="002E7A72">
          <w:rPr>
            <w:rStyle w:val="Hyperlink"/>
            <w:noProof/>
          </w:rPr>
          <w:t>Tabel 3.3 Hasil Matriks Setelah Dikonvolusi</w:t>
        </w:r>
        <w:r w:rsidR="00337E02">
          <w:rPr>
            <w:noProof/>
            <w:webHidden/>
          </w:rPr>
          <w:tab/>
        </w:r>
        <w:r w:rsidR="00337E02">
          <w:rPr>
            <w:noProof/>
            <w:webHidden/>
          </w:rPr>
          <w:fldChar w:fldCharType="begin"/>
        </w:r>
        <w:r w:rsidR="00337E02">
          <w:rPr>
            <w:noProof/>
            <w:webHidden/>
          </w:rPr>
          <w:instrText xml:space="preserve"> PAGEREF _Toc115040699 \h </w:instrText>
        </w:r>
        <w:r w:rsidR="00337E02">
          <w:rPr>
            <w:noProof/>
            <w:webHidden/>
          </w:rPr>
        </w:r>
        <w:r w:rsidR="00337E02">
          <w:rPr>
            <w:noProof/>
            <w:webHidden/>
          </w:rPr>
          <w:fldChar w:fldCharType="separate"/>
        </w:r>
        <w:r w:rsidR="00717D53">
          <w:rPr>
            <w:noProof/>
            <w:webHidden/>
          </w:rPr>
          <w:t>34</w:t>
        </w:r>
        <w:r w:rsidR="00337E02">
          <w:rPr>
            <w:noProof/>
            <w:webHidden/>
          </w:rPr>
          <w:fldChar w:fldCharType="end"/>
        </w:r>
      </w:hyperlink>
    </w:p>
    <w:p w14:paraId="75B6AA22" w14:textId="12157A0A"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0" w:history="1">
        <w:r w:rsidR="00337E02" w:rsidRPr="002E7A72">
          <w:rPr>
            <w:rStyle w:val="Hyperlink"/>
            <w:noProof/>
          </w:rPr>
          <w:t>Tabel 3.4 Matriks Blur Skala 0</w:t>
        </w:r>
        <w:r w:rsidR="00337E02">
          <w:rPr>
            <w:noProof/>
            <w:webHidden/>
          </w:rPr>
          <w:tab/>
        </w:r>
        <w:r w:rsidR="00337E02">
          <w:rPr>
            <w:noProof/>
            <w:webHidden/>
          </w:rPr>
          <w:fldChar w:fldCharType="begin"/>
        </w:r>
        <w:r w:rsidR="00337E02">
          <w:rPr>
            <w:noProof/>
            <w:webHidden/>
          </w:rPr>
          <w:instrText xml:space="preserve"> PAGEREF _Toc115040700 \h </w:instrText>
        </w:r>
        <w:r w:rsidR="00337E02">
          <w:rPr>
            <w:noProof/>
            <w:webHidden/>
          </w:rPr>
        </w:r>
        <w:r w:rsidR="00337E02">
          <w:rPr>
            <w:noProof/>
            <w:webHidden/>
          </w:rPr>
          <w:fldChar w:fldCharType="separate"/>
        </w:r>
        <w:r w:rsidR="00717D53">
          <w:rPr>
            <w:noProof/>
            <w:webHidden/>
          </w:rPr>
          <w:t>35</w:t>
        </w:r>
        <w:r w:rsidR="00337E02">
          <w:rPr>
            <w:noProof/>
            <w:webHidden/>
          </w:rPr>
          <w:fldChar w:fldCharType="end"/>
        </w:r>
      </w:hyperlink>
    </w:p>
    <w:p w14:paraId="7BA9CD37" w14:textId="1DF11DE6"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1" w:history="1">
        <w:r w:rsidR="00337E02" w:rsidRPr="002E7A72">
          <w:rPr>
            <w:rStyle w:val="Hyperlink"/>
            <w:noProof/>
          </w:rPr>
          <w:t>Tabel 3.5 Matriks Blur Skala 1</w:t>
        </w:r>
        <w:r w:rsidR="00337E02">
          <w:rPr>
            <w:noProof/>
            <w:webHidden/>
          </w:rPr>
          <w:tab/>
        </w:r>
        <w:r w:rsidR="00337E02">
          <w:rPr>
            <w:noProof/>
            <w:webHidden/>
          </w:rPr>
          <w:fldChar w:fldCharType="begin"/>
        </w:r>
        <w:r w:rsidR="00337E02">
          <w:rPr>
            <w:noProof/>
            <w:webHidden/>
          </w:rPr>
          <w:instrText xml:space="preserve"> PAGEREF _Toc115040701 \h </w:instrText>
        </w:r>
        <w:r w:rsidR="00337E02">
          <w:rPr>
            <w:noProof/>
            <w:webHidden/>
          </w:rPr>
        </w:r>
        <w:r w:rsidR="00337E02">
          <w:rPr>
            <w:noProof/>
            <w:webHidden/>
          </w:rPr>
          <w:fldChar w:fldCharType="separate"/>
        </w:r>
        <w:r w:rsidR="00717D53">
          <w:rPr>
            <w:noProof/>
            <w:webHidden/>
          </w:rPr>
          <w:t>35</w:t>
        </w:r>
        <w:r w:rsidR="00337E02">
          <w:rPr>
            <w:noProof/>
            <w:webHidden/>
          </w:rPr>
          <w:fldChar w:fldCharType="end"/>
        </w:r>
      </w:hyperlink>
    </w:p>
    <w:p w14:paraId="3C32A25A" w14:textId="2636C6F5"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2" w:history="1">
        <w:r w:rsidR="00337E02" w:rsidRPr="002E7A72">
          <w:rPr>
            <w:rStyle w:val="Hyperlink"/>
            <w:noProof/>
          </w:rPr>
          <w:t>Tabel 3.6 Matriks Hasil Perhitungan DoG</w:t>
        </w:r>
        <w:r w:rsidR="00337E02">
          <w:rPr>
            <w:noProof/>
            <w:webHidden/>
          </w:rPr>
          <w:tab/>
        </w:r>
        <w:r w:rsidR="00337E02">
          <w:rPr>
            <w:noProof/>
            <w:webHidden/>
          </w:rPr>
          <w:fldChar w:fldCharType="begin"/>
        </w:r>
        <w:r w:rsidR="00337E02">
          <w:rPr>
            <w:noProof/>
            <w:webHidden/>
          </w:rPr>
          <w:instrText xml:space="preserve"> PAGEREF _Toc115040702 \h </w:instrText>
        </w:r>
        <w:r w:rsidR="00337E02">
          <w:rPr>
            <w:noProof/>
            <w:webHidden/>
          </w:rPr>
        </w:r>
        <w:r w:rsidR="00337E02">
          <w:rPr>
            <w:noProof/>
            <w:webHidden/>
          </w:rPr>
          <w:fldChar w:fldCharType="separate"/>
        </w:r>
        <w:r w:rsidR="00717D53">
          <w:rPr>
            <w:noProof/>
            <w:webHidden/>
          </w:rPr>
          <w:t>35</w:t>
        </w:r>
        <w:r w:rsidR="00337E02">
          <w:rPr>
            <w:noProof/>
            <w:webHidden/>
          </w:rPr>
          <w:fldChar w:fldCharType="end"/>
        </w:r>
      </w:hyperlink>
    </w:p>
    <w:p w14:paraId="7D8B3BC5" w14:textId="7D547479"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3" w:history="1">
        <w:r w:rsidR="00337E02" w:rsidRPr="002E7A72">
          <w:rPr>
            <w:rStyle w:val="Hyperlink"/>
            <w:noProof/>
          </w:rPr>
          <w:t xml:space="preserve">Tabel 3.7 Sampel Matriks </w:t>
        </w:r>
        <w:r w:rsidR="00337E02" w:rsidRPr="002E7A72">
          <w:rPr>
            <w:rStyle w:val="Hyperlink"/>
            <w:i/>
            <w:iCs/>
            <w:noProof/>
          </w:rPr>
          <w:t>Keypoint</w:t>
        </w:r>
        <w:r w:rsidR="00337E02">
          <w:rPr>
            <w:noProof/>
            <w:webHidden/>
          </w:rPr>
          <w:tab/>
        </w:r>
        <w:r w:rsidR="00337E02">
          <w:rPr>
            <w:noProof/>
            <w:webHidden/>
          </w:rPr>
          <w:fldChar w:fldCharType="begin"/>
        </w:r>
        <w:r w:rsidR="00337E02">
          <w:rPr>
            <w:noProof/>
            <w:webHidden/>
          </w:rPr>
          <w:instrText xml:space="preserve"> PAGEREF _Toc115040703 \h </w:instrText>
        </w:r>
        <w:r w:rsidR="00337E02">
          <w:rPr>
            <w:noProof/>
            <w:webHidden/>
          </w:rPr>
        </w:r>
        <w:r w:rsidR="00337E02">
          <w:rPr>
            <w:noProof/>
            <w:webHidden/>
          </w:rPr>
          <w:fldChar w:fldCharType="separate"/>
        </w:r>
        <w:r w:rsidR="00717D53">
          <w:rPr>
            <w:noProof/>
            <w:webHidden/>
          </w:rPr>
          <w:t>39</w:t>
        </w:r>
        <w:r w:rsidR="00337E02">
          <w:rPr>
            <w:noProof/>
            <w:webHidden/>
          </w:rPr>
          <w:fldChar w:fldCharType="end"/>
        </w:r>
      </w:hyperlink>
    </w:p>
    <w:p w14:paraId="6180F60A" w14:textId="60087429"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4" w:history="1">
        <w:r w:rsidR="00337E02" w:rsidRPr="002E7A72">
          <w:rPr>
            <w:rStyle w:val="Hyperlink"/>
            <w:noProof/>
          </w:rPr>
          <w:t>Tabel 3.8 Matrik Hasil Perhitungan Magnitudo</w:t>
        </w:r>
        <w:r w:rsidR="00337E02">
          <w:rPr>
            <w:noProof/>
            <w:webHidden/>
          </w:rPr>
          <w:tab/>
        </w:r>
        <w:r w:rsidR="00337E02">
          <w:rPr>
            <w:noProof/>
            <w:webHidden/>
          </w:rPr>
          <w:fldChar w:fldCharType="begin"/>
        </w:r>
        <w:r w:rsidR="00337E02">
          <w:rPr>
            <w:noProof/>
            <w:webHidden/>
          </w:rPr>
          <w:instrText xml:space="preserve"> PAGEREF _Toc115040704 \h </w:instrText>
        </w:r>
        <w:r w:rsidR="00337E02">
          <w:rPr>
            <w:noProof/>
            <w:webHidden/>
          </w:rPr>
        </w:r>
        <w:r w:rsidR="00337E02">
          <w:rPr>
            <w:noProof/>
            <w:webHidden/>
          </w:rPr>
          <w:fldChar w:fldCharType="separate"/>
        </w:r>
        <w:r w:rsidR="00717D53">
          <w:rPr>
            <w:noProof/>
            <w:webHidden/>
          </w:rPr>
          <w:t>39</w:t>
        </w:r>
        <w:r w:rsidR="00337E02">
          <w:rPr>
            <w:noProof/>
            <w:webHidden/>
          </w:rPr>
          <w:fldChar w:fldCharType="end"/>
        </w:r>
      </w:hyperlink>
    </w:p>
    <w:p w14:paraId="2B6BD90B" w14:textId="736373F5"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5" w:history="1">
        <w:r w:rsidR="00337E02" w:rsidRPr="002E7A72">
          <w:rPr>
            <w:rStyle w:val="Hyperlink"/>
            <w:noProof/>
          </w:rPr>
          <w:t>Tabel 3.9 Matriks Hasil Perhitungan Arah Gradien</w:t>
        </w:r>
        <w:r w:rsidR="00337E02">
          <w:rPr>
            <w:noProof/>
            <w:webHidden/>
          </w:rPr>
          <w:tab/>
        </w:r>
        <w:r w:rsidR="00337E02">
          <w:rPr>
            <w:noProof/>
            <w:webHidden/>
          </w:rPr>
          <w:fldChar w:fldCharType="begin"/>
        </w:r>
        <w:r w:rsidR="00337E02">
          <w:rPr>
            <w:noProof/>
            <w:webHidden/>
          </w:rPr>
          <w:instrText xml:space="preserve"> PAGEREF _Toc115040705 \h </w:instrText>
        </w:r>
        <w:r w:rsidR="00337E02">
          <w:rPr>
            <w:noProof/>
            <w:webHidden/>
          </w:rPr>
        </w:r>
        <w:r w:rsidR="00337E02">
          <w:rPr>
            <w:noProof/>
            <w:webHidden/>
          </w:rPr>
          <w:fldChar w:fldCharType="separate"/>
        </w:r>
        <w:r w:rsidR="00717D53">
          <w:rPr>
            <w:noProof/>
            <w:webHidden/>
          </w:rPr>
          <w:t>40</w:t>
        </w:r>
        <w:r w:rsidR="00337E02">
          <w:rPr>
            <w:noProof/>
            <w:webHidden/>
          </w:rPr>
          <w:fldChar w:fldCharType="end"/>
        </w:r>
      </w:hyperlink>
    </w:p>
    <w:p w14:paraId="637234B0" w14:textId="2D537F8F"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6" w:history="1">
        <w:r w:rsidR="00337E02" w:rsidRPr="002E7A72">
          <w:rPr>
            <w:rStyle w:val="Hyperlink"/>
            <w:noProof/>
          </w:rPr>
          <w:t>Tabel 3.10 Matriks Hasil Perhitungan Arah Gradien Tiap Blok</w:t>
        </w:r>
        <w:r w:rsidR="00337E02">
          <w:rPr>
            <w:noProof/>
            <w:webHidden/>
          </w:rPr>
          <w:tab/>
        </w:r>
        <w:r w:rsidR="00337E02">
          <w:rPr>
            <w:noProof/>
            <w:webHidden/>
          </w:rPr>
          <w:fldChar w:fldCharType="begin"/>
        </w:r>
        <w:r w:rsidR="00337E02">
          <w:rPr>
            <w:noProof/>
            <w:webHidden/>
          </w:rPr>
          <w:instrText xml:space="preserve"> PAGEREF _Toc115040706 \h </w:instrText>
        </w:r>
        <w:r w:rsidR="00337E02">
          <w:rPr>
            <w:noProof/>
            <w:webHidden/>
          </w:rPr>
        </w:r>
        <w:r w:rsidR="00337E02">
          <w:rPr>
            <w:noProof/>
            <w:webHidden/>
          </w:rPr>
          <w:fldChar w:fldCharType="separate"/>
        </w:r>
        <w:r w:rsidR="00717D53">
          <w:rPr>
            <w:noProof/>
            <w:webHidden/>
          </w:rPr>
          <w:t>41</w:t>
        </w:r>
        <w:r w:rsidR="00337E02">
          <w:rPr>
            <w:noProof/>
            <w:webHidden/>
          </w:rPr>
          <w:fldChar w:fldCharType="end"/>
        </w:r>
      </w:hyperlink>
    </w:p>
    <w:p w14:paraId="2F5C3EE5" w14:textId="08414728"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7" w:history="1">
        <w:r w:rsidR="00337E02" w:rsidRPr="002E7A72">
          <w:rPr>
            <w:rStyle w:val="Hyperlink"/>
            <w:noProof/>
          </w:rPr>
          <w:t>Tabel 3.11 Matriks Hasil Kernel RBF</w:t>
        </w:r>
        <w:r w:rsidR="00337E02">
          <w:rPr>
            <w:noProof/>
            <w:webHidden/>
          </w:rPr>
          <w:tab/>
        </w:r>
        <w:r w:rsidR="00337E02">
          <w:rPr>
            <w:noProof/>
            <w:webHidden/>
          </w:rPr>
          <w:fldChar w:fldCharType="begin"/>
        </w:r>
        <w:r w:rsidR="00337E02">
          <w:rPr>
            <w:noProof/>
            <w:webHidden/>
          </w:rPr>
          <w:instrText xml:space="preserve"> PAGEREF _Toc115040707 \h </w:instrText>
        </w:r>
        <w:r w:rsidR="00337E02">
          <w:rPr>
            <w:noProof/>
            <w:webHidden/>
          </w:rPr>
        </w:r>
        <w:r w:rsidR="00337E02">
          <w:rPr>
            <w:noProof/>
            <w:webHidden/>
          </w:rPr>
          <w:fldChar w:fldCharType="separate"/>
        </w:r>
        <w:r w:rsidR="00717D53">
          <w:rPr>
            <w:noProof/>
            <w:webHidden/>
          </w:rPr>
          <w:t>51</w:t>
        </w:r>
        <w:r w:rsidR="00337E02">
          <w:rPr>
            <w:noProof/>
            <w:webHidden/>
          </w:rPr>
          <w:fldChar w:fldCharType="end"/>
        </w:r>
      </w:hyperlink>
    </w:p>
    <w:p w14:paraId="00E5B3CF" w14:textId="5B34DB50"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8" w:history="1">
        <w:r w:rsidR="00337E02" w:rsidRPr="002E7A72">
          <w:rPr>
            <w:rStyle w:val="Hyperlink"/>
            <w:noProof/>
          </w:rPr>
          <w:t>Tabel 3.12 Hasil Perhitungan Matriks Hessian</w:t>
        </w:r>
        <w:r w:rsidR="00337E02">
          <w:rPr>
            <w:noProof/>
            <w:webHidden/>
          </w:rPr>
          <w:tab/>
        </w:r>
        <w:r w:rsidR="00337E02">
          <w:rPr>
            <w:noProof/>
            <w:webHidden/>
          </w:rPr>
          <w:fldChar w:fldCharType="begin"/>
        </w:r>
        <w:r w:rsidR="00337E02">
          <w:rPr>
            <w:noProof/>
            <w:webHidden/>
          </w:rPr>
          <w:instrText xml:space="preserve"> PAGEREF _Toc115040708 \h </w:instrText>
        </w:r>
        <w:r w:rsidR="00337E02">
          <w:rPr>
            <w:noProof/>
            <w:webHidden/>
          </w:rPr>
        </w:r>
        <w:r w:rsidR="00337E02">
          <w:rPr>
            <w:noProof/>
            <w:webHidden/>
          </w:rPr>
          <w:fldChar w:fldCharType="separate"/>
        </w:r>
        <w:r w:rsidR="00717D53">
          <w:rPr>
            <w:noProof/>
            <w:webHidden/>
          </w:rPr>
          <w:t>51</w:t>
        </w:r>
        <w:r w:rsidR="00337E02">
          <w:rPr>
            <w:noProof/>
            <w:webHidden/>
          </w:rPr>
          <w:fldChar w:fldCharType="end"/>
        </w:r>
      </w:hyperlink>
    </w:p>
    <w:p w14:paraId="072FACCC" w14:textId="2D35FD6A"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09" w:history="1">
        <w:r w:rsidR="00337E02" w:rsidRPr="002E7A72">
          <w:rPr>
            <w:rStyle w:val="Hyperlink"/>
            <w:noProof/>
          </w:rPr>
          <w:t xml:space="preserve">Tabel 3.13 Hasil Perhitungan </w:t>
        </w:r>
        <w:r w:rsidR="00337E02" w:rsidRPr="002E7A72">
          <w:rPr>
            <w:rStyle w:val="Hyperlink"/>
            <w:i/>
            <w:iCs/>
            <w:noProof/>
          </w:rPr>
          <w:t>Error</w:t>
        </w:r>
        <w:r w:rsidR="00337E02">
          <w:rPr>
            <w:noProof/>
            <w:webHidden/>
          </w:rPr>
          <w:tab/>
        </w:r>
        <w:r w:rsidR="00337E02">
          <w:rPr>
            <w:noProof/>
            <w:webHidden/>
          </w:rPr>
          <w:fldChar w:fldCharType="begin"/>
        </w:r>
        <w:r w:rsidR="00337E02">
          <w:rPr>
            <w:noProof/>
            <w:webHidden/>
          </w:rPr>
          <w:instrText xml:space="preserve"> PAGEREF _Toc115040709 \h </w:instrText>
        </w:r>
        <w:r w:rsidR="00337E02">
          <w:rPr>
            <w:noProof/>
            <w:webHidden/>
          </w:rPr>
        </w:r>
        <w:r w:rsidR="00337E02">
          <w:rPr>
            <w:noProof/>
            <w:webHidden/>
          </w:rPr>
          <w:fldChar w:fldCharType="separate"/>
        </w:r>
        <w:r w:rsidR="00717D53">
          <w:rPr>
            <w:noProof/>
            <w:webHidden/>
          </w:rPr>
          <w:t>51</w:t>
        </w:r>
        <w:r w:rsidR="00337E02">
          <w:rPr>
            <w:noProof/>
            <w:webHidden/>
          </w:rPr>
          <w:fldChar w:fldCharType="end"/>
        </w:r>
      </w:hyperlink>
    </w:p>
    <w:p w14:paraId="4B04C21C" w14:textId="554BE843"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10" w:history="1">
        <w:r w:rsidR="00337E02" w:rsidRPr="002E7A72">
          <w:rPr>
            <w:rStyle w:val="Hyperlink"/>
            <w:noProof/>
          </w:rPr>
          <w:t>Tabel 3.14 Hasil Perhitungan Delta Alfa</w:t>
        </w:r>
        <w:r w:rsidR="00337E02">
          <w:rPr>
            <w:noProof/>
            <w:webHidden/>
          </w:rPr>
          <w:tab/>
        </w:r>
        <w:r w:rsidR="00337E02">
          <w:rPr>
            <w:noProof/>
            <w:webHidden/>
          </w:rPr>
          <w:fldChar w:fldCharType="begin"/>
        </w:r>
        <w:r w:rsidR="00337E02">
          <w:rPr>
            <w:noProof/>
            <w:webHidden/>
          </w:rPr>
          <w:instrText xml:space="preserve"> PAGEREF _Toc115040710 \h </w:instrText>
        </w:r>
        <w:r w:rsidR="00337E02">
          <w:rPr>
            <w:noProof/>
            <w:webHidden/>
          </w:rPr>
        </w:r>
        <w:r w:rsidR="00337E02">
          <w:rPr>
            <w:noProof/>
            <w:webHidden/>
          </w:rPr>
          <w:fldChar w:fldCharType="separate"/>
        </w:r>
        <w:r w:rsidR="00717D53">
          <w:rPr>
            <w:noProof/>
            <w:webHidden/>
          </w:rPr>
          <w:t>52</w:t>
        </w:r>
        <w:r w:rsidR="00337E02">
          <w:rPr>
            <w:noProof/>
            <w:webHidden/>
          </w:rPr>
          <w:fldChar w:fldCharType="end"/>
        </w:r>
      </w:hyperlink>
    </w:p>
    <w:p w14:paraId="109793C3" w14:textId="76EF0669"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11" w:history="1">
        <w:r w:rsidR="00337E02" w:rsidRPr="002E7A72">
          <w:rPr>
            <w:rStyle w:val="Hyperlink"/>
            <w:noProof/>
          </w:rPr>
          <w:t>Tabel 3.15 Hasil Perhitungan Pembaruan Alfa</w:t>
        </w:r>
        <w:r w:rsidR="00337E02">
          <w:rPr>
            <w:noProof/>
            <w:webHidden/>
          </w:rPr>
          <w:tab/>
        </w:r>
        <w:r w:rsidR="00337E02">
          <w:rPr>
            <w:noProof/>
            <w:webHidden/>
          </w:rPr>
          <w:fldChar w:fldCharType="begin"/>
        </w:r>
        <w:r w:rsidR="00337E02">
          <w:rPr>
            <w:noProof/>
            <w:webHidden/>
          </w:rPr>
          <w:instrText xml:space="preserve"> PAGEREF _Toc115040711 \h </w:instrText>
        </w:r>
        <w:r w:rsidR="00337E02">
          <w:rPr>
            <w:noProof/>
            <w:webHidden/>
          </w:rPr>
        </w:r>
        <w:r w:rsidR="00337E02">
          <w:rPr>
            <w:noProof/>
            <w:webHidden/>
          </w:rPr>
          <w:fldChar w:fldCharType="separate"/>
        </w:r>
        <w:r w:rsidR="00717D53">
          <w:rPr>
            <w:noProof/>
            <w:webHidden/>
          </w:rPr>
          <w:t>52</w:t>
        </w:r>
        <w:r w:rsidR="00337E02">
          <w:rPr>
            <w:noProof/>
            <w:webHidden/>
          </w:rPr>
          <w:fldChar w:fldCharType="end"/>
        </w:r>
      </w:hyperlink>
    </w:p>
    <w:p w14:paraId="220C6B12" w14:textId="08788D85"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12" w:history="1">
        <w:r w:rsidR="00337E02" w:rsidRPr="002E7A72">
          <w:rPr>
            <w:rStyle w:val="Hyperlink"/>
            <w:noProof/>
          </w:rPr>
          <w:t>Tabel 3.16 Hasil Perhitungan Pembaruan Alfa Iterasi Kedua</w:t>
        </w:r>
        <w:r w:rsidR="00337E02">
          <w:rPr>
            <w:noProof/>
            <w:webHidden/>
          </w:rPr>
          <w:tab/>
        </w:r>
        <w:r w:rsidR="00337E02">
          <w:rPr>
            <w:noProof/>
            <w:webHidden/>
          </w:rPr>
          <w:fldChar w:fldCharType="begin"/>
        </w:r>
        <w:r w:rsidR="00337E02">
          <w:rPr>
            <w:noProof/>
            <w:webHidden/>
          </w:rPr>
          <w:instrText xml:space="preserve"> PAGEREF _Toc115040712 \h </w:instrText>
        </w:r>
        <w:r w:rsidR="00337E02">
          <w:rPr>
            <w:noProof/>
            <w:webHidden/>
          </w:rPr>
        </w:r>
        <w:r w:rsidR="00337E02">
          <w:rPr>
            <w:noProof/>
            <w:webHidden/>
          </w:rPr>
          <w:fldChar w:fldCharType="separate"/>
        </w:r>
        <w:r w:rsidR="00717D53">
          <w:rPr>
            <w:noProof/>
            <w:webHidden/>
          </w:rPr>
          <w:t>53</w:t>
        </w:r>
        <w:r w:rsidR="00337E02">
          <w:rPr>
            <w:noProof/>
            <w:webHidden/>
          </w:rPr>
          <w:fldChar w:fldCharType="end"/>
        </w:r>
      </w:hyperlink>
    </w:p>
    <w:p w14:paraId="5174531A" w14:textId="2563E9AC"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13" w:history="1">
        <w:r w:rsidR="00337E02" w:rsidRPr="002E7A72">
          <w:rPr>
            <w:rStyle w:val="Hyperlink"/>
            <w:noProof/>
          </w:rPr>
          <w:t>Tabel 3.17 Hasil Akhir Perhitungan Pembaruan Alfa</w:t>
        </w:r>
        <w:r w:rsidR="00337E02">
          <w:rPr>
            <w:noProof/>
            <w:webHidden/>
          </w:rPr>
          <w:tab/>
        </w:r>
        <w:r w:rsidR="00337E02">
          <w:rPr>
            <w:noProof/>
            <w:webHidden/>
          </w:rPr>
          <w:fldChar w:fldCharType="begin"/>
        </w:r>
        <w:r w:rsidR="00337E02">
          <w:rPr>
            <w:noProof/>
            <w:webHidden/>
          </w:rPr>
          <w:instrText xml:space="preserve"> PAGEREF _Toc115040713 \h </w:instrText>
        </w:r>
        <w:r w:rsidR="00337E02">
          <w:rPr>
            <w:noProof/>
            <w:webHidden/>
          </w:rPr>
        </w:r>
        <w:r w:rsidR="00337E02">
          <w:rPr>
            <w:noProof/>
            <w:webHidden/>
          </w:rPr>
          <w:fldChar w:fldCharType="separate"/>
        </w:r>
        <w:r w:rsidR="00717D53">
          <w:rPr>
            <w:noProof/>
            <w:webHidden/>
          </w:rPr>
          <w:t>53</w:t>
        </w:r>
        <w:r w:rsidR="00337E02">
          <w:rPr>
            <w:noProof/>
            <w:webHidden/>
          </w:rPr>
          <w:fldChar w:fldCharType="end"/>
        </w:r>
      </w:hyperlink>
    </w:p>
    <w:p w14:paraId="76A4E3CF" w14:textId="282A8068"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14" w:history="1">
        <w:r w:rsidR="00337E02" w:rsidRPr="002E7A72">
          <w:rPr>
            <w:rStyle w:val="Hyperlink"/>
            <w:noProof/>
          </w:rPr>
          <w:t xml:space="preserve">Tabel 3.18 Hasil Perhitungan Kernel Data </w:t>
        </w:r>
        <w:r w:rsidR="00337E02" w:rsidRPr="002E7A72">
          <w:rPr>
            <w:rStyle w:val="Hyperlink"/>
            <w:i/>
            <w:iCs/>
            <w:noProof/>
          </w:rPr>
          <w:t>Testing</w:t>
        </w:r>
        <w:r w:rsidR="00337E02">
          <w:rPr>
            <w:noProof/>
            <w:webHidden/>
          </w:rPr>
          <w:tab/>
        </w:r>
        <w:r w:rsidR="00337E02">
          <w:rPr>
            <w:noProof/>
            <w:webHidden/>
          </w:rPr>
          <w:fldChar w:fldCharType="begin"/>
        </w:r>
        <w:r w:rsidR="00337E02">
          <w:rPr>
            <w:noProof/>
            <w:webHidden/>
          </w:rPr>
          <w:instrText xml:space="preserve"> PAGEREF _Toc115040714 \h </w:instrText>
        </w:r>
        <w:r w:rsidR="00337E02">
          <w:rPr>
            <w:noProof/>
            <w:webHidden/>
          </w:rPr>
        </w:r>
        <w:r w:rsidR="00337E02">
          <w:rPr>
            <w:noProof/>
            <w:webHidden/>
          </w:rPr>
          <w:fldChar w:fldCharType="separate"/>
        </w:r>
        <w:r w:rsidR="00717D53">
          <w:rPr>
            <w:noProof/>
            <w:webHidden/>
          </w:rPr>
          <w:t>54</w:t>
        </w:r>
        <w:r w:rsidR="00337E02">
          <w:rPr>
            <w:noProof/>
            <w:webHidden/>
          </w:rPr>
          <w:fldChar w:fldCharType="end"/>
        </w:r>
      </w:hyperlink>
    </w:p>
    <w:p w14:paraId="2EC47476" w14:textId="129B88EF" w:rsidR="00337E02" w:rsidRDefault="00501F5F" w:rsidP="00337E0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15" w:history="1">
        <w:r w:rsidR="00337E02" w:rsidRPr="002E7A72">
          <w:rPr>
            <w:rStyle w:val="Hyperlink"/>
            <w:noProof/>
          </w:rPr>
          <w:t>Tabel 3.19 Parameter Optimasi Model</w:t>
        </w:r>
        <w:r w:rsidR="00337E02">
          <w:rPr>
            <w:noProof/>
            <w:webHidden/>
          </w:rPr>
          <w:tab/>
        </w:r>
        <w:r w:rsidR="00337E02">
          <w:rPr>
            <w:noProof/>
            <w:webHidden/>
          </w:rPr>
          <w:fldChar w:fldCharType="begin"/>
        </w:r>
        <w:r w:rsidR="00337E02">
          <w:rPr>
            <w:noProof/>
            <w:webHidden/>
          </w:rPr>
          <w:instrText xml:space="preserve"> PAGEREF _Toc115040715 \h </w:instrText>
        </w:r>
        <w:r w:rsidR="00337E02">
          <w:rPr>
            <w:noProof/>
            <w:webHidden/>
          </w:rPr>
        </w:r>
        <w:r w:rsidR="00337E02">
          <w:rPr>
            <w:noProof/>
            <w:webHidden/>
          </w:rPr>
          <w:fldChar w:fldCharType="separate"/>
        </w:r>
        <w:r w:rsidR="00717D53">
          <w:rPr>
            <w:noProof/>
            <w:webHidden/>
          </w:rPr>
          <w:t>55</w:t>
        </w:r>
        <w:r w:rsidR="00337E02">
          <w:rPr>
            <w:noProof/>
            <w:webHidden/>
          </w:rPr>
          <w:fldChar w:fldCharType="end"/>
        </w:r>
      </w:hyperlink>
    </w:p>
    <w:p w14:paraId="01638873" w14:textId="41B49AE0" w:rsidR="005A4F2A" w:rsidRDefault="00337E02" w:rsidP="00337E02">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3000985"/>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37A17E40" w14:textId="1865B12C" w:rsidR="007A4F14" w:rsidRDefault="007A4F14"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5040791" w:history="1">
        <w:r w:rsidRPr="009754FE">
          <w:rPr>
            <w:rStyle w:val="Hyperlink"/>
            <w:noProof/>
          </w:rPr>
          <w:t xml:space="preserve">Gambar 1.1 </w:t>
        </w:r>
        <w:r w:rsidRPr="009754FE">
          <w:rPr>
            <w:rStyle w:val="Hyperlink"/>
            <w:i/>
            <w:iCs/>
            <w:noProof/>
          </w:rPr>
          <w:t>CRISP-DM Data Science Process</w:t>
        </w:r>
        <w:r>
          <w:rPr>
            <w:noProof/>
            <w:webHidden/>
          </w:rPr>
          <w:tab/>
        </w:r>
        <w:r>
          <w:rPr>
            <w:noProof/>
            <w:webHidden/>
          </w:rPr>
          <w:fldChar w:fldCharType="begin"/>
        </w:r>
        <w:r>
          <w:rPr>
            <w:noProof/>
            <w:webHidden/>
          </w:rPr>
          <w:instrText xml:space="preserve"> PAGEREF _Toc115040791 \h </w:instrText>
        </w:r>
        <w:r>
          <w:rPr>
            <w:noProof/>
            <w:webHidden/>
          </w:rPr>
        </w:r>
        <w:r>
          <w:rPr>
            <w:noProof/>
            <w:webHidden/>
          </w:rPr>
          <w:fldChar w:fldCharType="separate"/>
        </w:r>
        <w:r w:rsidR="00717D53">
          <w:rPr>
            <w:noProof/>
            <w:webHidden/>
          </w:rPr>
          <w:t>3</w:t>
        </w:r>
        <w:r>
          <w:rPr>
            <w:noProof/>
            <w:webHidden/>
          </w:rPr>
          <w:fldChar w:fldCharType="end"/>
        </w:r>
      </w:hyperlink>
    </w:p>
    <w:p w14:paraId="49753C1C" w14:textId="1B515B50"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92" w:history="1">
        <w:r w:rsidR="007A4F14" w:rsidRPr="009754FE">
          <w:rPr>
            <w:rStyle w:val="Hyperlink"/>
            <w:noProof/>
          </w:rPr>
          <w:t>Gambar 1.2 Metode Pengembangan Perangkat Lunak Agile</w:t>
        </w:r>
        <w:r w:rsidR="007A4F14">
          <w:rPr>
            <w:noProof/>
            <w:webHidden/>
          </w:rPr>
          <w:tab/>
        </w:r>
        <w:r w:rsidR="007A4F14">
          <w:rPr>
            <w:noProof/>
            <w:webHidden/>
          </w:rPr>
          <w:fldChar w:fldCharType="begin"/>
        </w:r>
        <w:r w:rsidR="007A4F14">
          <w:rPr>
            <w:noProof/>
            <w:webHidden/>
          </w:rPr>
          <w:instrText xml:space="preserve"> PAGEREF _Toc115040792 \h </w:instrText>
        </w:r>
        <w:r w:rsidR="007A4F14">
          <w:rPr>
            <w:noProof/>
            <w:webHidden/>
          </w:rPr>
        </w:r>
        <w:r w:rsidR="007A4F14">
          <w:rPr>
            <w:noProof/>
            <w:webHidden/>
          </w:rPr>
          <w:fldChar w:fldCharType="separate"/>
        </w:r>
        <w:r w:rsidR="00717D53">
          <w:rPr>
            <w:noProof/>
            <w:webHidden/>
          </w:rPr>
          <w:t>4</w:t>
        </w:r>
        <w:r w:rsidR="007A4F14">
          <w:rPr>
            <w:noProof/>
            <w:webHidden/>
          </w:rPr>
          <w:fldChar w:fldCharType="end"/>
        </w:r>
      </w:hyperlink>
    </w:p>
    <w:p w14:paraId="318FD65D" w14:textId="095F33BC"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93" w:history="1">
        <w:r w:rsidR="007A4F14" w:rsidRPr="009754FE">
          <w:rPr>
            <w:rStyle w:val="Hyperlink"/>
            <w:noProof/>
          </w:rPr>
          <w:t>Gambar 2.1 Karakter Hanacaraka</w:t>
        </w:r>
        <w:r w:rsidR="007A4F14">
          <w:rPr>
            <w:noProof/>
            <w:webHidden/>
          </w:rPr>
          <w:tab/>
        </w:r>
        <w:r w:rsidR="007A4F14">
          <w:rPr>
            <w:noProof/>
            <w:webHidden/>
          </w:rPr>
          <w:fldChar w:fldCharType="begin"/>
        </w:r>
        <w:r w:rsidR="007A4F14">
          <w:rPr>
            <w:noProof/>
            <w:webHidden/>
          </w:rPr>
          <w:instrText xml:space="preserve"> PAGEREF _Toc115040793 \h </w:instrText>
        </w:r>
        <w:r w:rsidR="007A4F14">
          <w:rPr>
            <w:noProof/>
            <w:webHidden/>
          </w:rPr>
        </w:r>
        <w:r w:rsidR="007A4F14">
          <w:rPr>
            <w:noProof/>
            <w:webHidden/>
          </w:rPr>
          <w:fldChar w:fldCharType="separate"/>
        </w:r>
        <w:r w:rsidR="00717D53">
          <w:rPr>
            <w:noProof/>
            <w:webHidden/>
          </w:rPr>
          <w:t>5</w:t>
        </w:r>
        <w:r w:rsidR="007A4F14">
          <w:rPr>
            <w:noProof/>
            <w:webHidden/>
          </w:rPr>
          <w:fldChar w:fldCharType="end"/>
        </w:r>
      </w:hyperlink>
    </w:p>
    <w:p w14:paraId="761F7F9B" w14:textId="3ADCD31A"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94" w:history="1">
        <w:r w:rsidR="007A4F14" w:rsidRPr="009754FE">
          <w:rPr>
            <w:rStyle w:val="Hyperlink"/>
            <w:noProof/>
          </w:rPr>
          <w:t>Gambar 2.2 Perbandingan Histogram Asli dengan Hasil Perataan Histogram</w:t>
        </w:r>
        <w:r w:rsidR="007A4F14">
          <w:rPr>
            <w:noProof/>
            <w:webHidden/>
          </w:rPr>
          <w:tab/>
        </w:r>
        <w:r w:rsidR="007A4F14">
          <w:rPr>
            <w:noProof/>
            <w:webHidden/>
          </w:rPr>
          <w:fldChar w:fldCharType="begin"/>
        </w:r>
        <w:r w:rsidR="007A4F14">
          <w:rPr>
            <w:noProof/>
            <w:webHidden/>
          </w:rPr>
          <w:instrText xml:space="preserve"> PAGEREF _Toc115040794 \h </w:instrText>
        </w:r>
        <w:r w:rsidR="007A4F14">
          <w:rPr>
            <w:noProof/>
            <w:webHidden/>
          </w:rPr>
        </w:r>
        <w:r w:rsidR="007A4F14">
          <w:rPr>
            <w:noProof/>
            <w:webHidden/>
          </w:rPr>
          <w:fldChar w:fldCharType="separate"/>
        </w:r>
        <w:r w:rsidR="00717D53">
          <w:rPr>
            <w:noProof/>
            <w:webHidden/>
          </w:rPr>
          <w:t>9</w:t>
        </w:r>
        <w:r w:rsidR="007A4F14">
          <w:rPr>
            <w:noProof/>
            <w:webHidden/>
          </w:rPr>
          <w:fldChar w:fldCharType="end"/>
        </w:r>
      </w:hyperlink>
    </w:p>
    <w:p w14:paraId="316F44A3" w14:textId="19F1C1B6"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95" w:history="1">
        <w:r w:rsidR="007A4F14" w:rsidRPr="009754FE">
          <w:rPr>
            <w:rStyle w:val="Hyperlink"/>
            <w:noProof/>
          </w:rPr>
          <w:t>Gambar 2.3 Fitur SIFT</w:t>
        </w:r>
        <w:r w:rsidR="007A4F14">
          <w:rPr>
            <w:noProof/>
            <w:webHidden/>
          </w:rPr>
          <w:tab/>
        </w:r>
        <w:r w:rsidR="007A4F14">
          <w:rPr>
            <w:noProof/>
            <w:webHidden/>
          </w:rPr>
          <w:fldChar w:fldCharType="begin"/>
        </w:r>
        <w:r w:rsidR="007A4F14">
          <w:rPr>
            <w:noProof/>
            <w:webHidden/>
          </w:rPr>
          <w:instrText xml:space="preserve"> PAGEREF _Toc115040795 \h </w:instrText>
        </w:r>
        <w:r w:rsidR="007A4F14">
          <w:rPr>
            <w:noProof/>
            <w:webHidden/>
          </w:rPr>
        </w:r>
        <w:r w:rsidR="007A4F14">
          <w:rPr>
            <w:noProof/>
            <w:webHidden/>
          </w:rPr>
          <w:fldChar w:fldCharType="separate"/>
        </w:r>
        <w:r w:rsidR="00717D53">
          <w:rPr>
            <w:noProof/>
            <w:webHidden/>
          </w:rPr>
          <w:t>11</w:t>
        </w:r>
        <w:r w:rsidR="007A4F14">
          <w:rPr>
            <w:noProof/>
            <w:webHidden/>
          </w:rPr>
          <w:fldChar w:fldCharType="end"/>
        </w:r>
      </w:hyperlink>
    </w:p>
    <w:p w14:paraId="14A8E747" w14:textId="40AD59BC"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96" w:history="1">
        <w:r w:rsidR="007A4F14" w:rsidRPr="009754FE">
          <w:rPr>
            <w:rStyle w:val="Hyperlink"/>
            <w:noProof/>
          </w:rPr>
          <w:t>Gambar 2.4 Contoh klastering pada model BoW</w:t>
        </w:r>
        <w:r w:rsidR="007A4F14">
          <w:rPr>
            <w:noProof/>
            <w:webHidden/>
          </w:rPr>
          <w:tab/>
        </w:r>
        <w:r w:rsidR="007A4F14">
          <w:rPr>
            <w:noProof/>
            <w:webHidden/>
          </w:rPr>
          <w:fldChar w:fldCharType="begin"/>
        </w:r>
        <w:r w:rsidR="007A4F14">
          <w:rPr>
            <w:noProof/>
            <w:webHidden/>
          </w:rPr>
          <w:instrText xml:space="preserve"> PAGEREF _Toc115040796 \h </w:instrText>
        </w:r>
        <w:r w:rsidR="007A4F14">
          <w:rPr>
            <w:noProof/>
            <w:webHidden/>
          </w:rPr>
        </w:r>
        <w:r w:rsidR="007A4F14">
          <w:rPr>
            <w:noProof/>
            <w:webHidden/>
          </w:rPr>
          <w:fldChar w:fldCharType="separate"/>
        </w:r>
        <w:r w:rsidR="00717D53">
          <w:rPr>
            <w:noProof/>
            <w:webHidden/>
          </w:rPr>
          <w:t>12</w:t>
        </w:r>
        <w:r w:rsidR="007A4F14">
          <w:rPr>
            <w:noProof/>
            <w:webHidden/>
          </w:rPr>
          <w:fldChar w:fldCharType="end"/>
        </w:r>
      </w:hyperlink>
    </w:p>
    <w:p w14:paraId="2EBD3BE7" w14:textId="3BB2881C"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97" w:history="1">
        <w:r w:rsidR="007A4F14" w:rsidRPr="009754FE">
          <w:rPr>
            <w:rStyle w:val="Hyperlink"/>
            <w:noProof/>
          </w:rPr>
          <w:t>Gambar 3.1 Alur Metodologi Penelitian</w:t>
        </w:r>
        <w:r w:rsidR="007A4F14">
          <w:rPr>
            <w:noProof/>
            <w:webHidden/>
          </w:rPr>
          <w:tab/>
        </w:r>
        <w:r w:rsidR="007A4F14">
          <w:rPr>
            <w:noProof/>
            <w:webHidden/>
          </w:rPr>
          <w:fldChar w:fldCharType="begin"/>
        </w:r>
        <w:r w:rsidR="007A4F14">
          <w:rPr>
            <w:noProof/>
            <w:webHidden/>
          </w:rPr>
          <w:instrText xml:space="preserve"> PAGEREF _Toc115040797 \h </w:instrText>
        </w:r>
        <w:r w:rsidR="007A4F14">
          <w:rPr>
            <w:noProof/>
            <w:webHidden/>
          </w:rPr>
        </w:r>
        <w:r w:rsidR="007A4F14">
          <w:rPr>
            <w:noProof/>
            <w:webHidden/>
          </w:rPr>
          <w:fldChar w:fldCharType="separate"/>
        </w:r>
        <w:r w:rsidR="00717D53">
          <w:rPr>
            <w:noProof/>
            <w:webHidden/>
          </w:rPr>
          <w:t>27</w:t>
        </w:r>
        <w:r w:rsidR="007A4F14">
          <w:rPr>
            <w:noProof/>
            <w:webHidden/>
          </w:rPr>
          <w:fldChar w:fldCharType="end"/>
        </w:r>
      </w:hyperlink>
    </w:p>
    <w:p w14:paraId="2CAFCDBC" w14:textId="1B9BBFC9"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98" w:history="1">
        <w:r w:rsidR="007A4F14" w:rsidRPr="009754FE">
          <w:rPr>
            <w:rStyle w:val="Hyperlink"/>
            <w:noProof/>
          </w:rPr>
          <w:t>Gambar 3.2 Contoh Karakter ‘ha’</w:t>
        </w:r>
        <w:r w:rsidR="007A4F14">
          <w:rPr>
            <w:noProof/>
            <w:webHidden/>
          </w:rPr>
          <w:tab/>
        </w:r>
        <w:r w:rsidR="007A4F14">
          <w:rPr>
            <w:noProof/>
            <w:webHidden/>
          </w:rPr>
          <w:fldChar w:fldCharType="begin"/>
        </w:r>
        <w:r w:rsidR="007A4F14">
          <w:rPr>
            <w:noProof/>
            <w:webHidden/>
          </w:rPr>
          <w:instrText xml:space="preserve"> PAGEREF _Toc115040798 \h </w:instrText>
        </w:r>
        <w:r w:rsidR="007A4F14">
          <w:rPr>
            <w:noProof/>
            <w:webHidden/>
          </w:rPr>
        </w:r>
        <w:r w:rsidR="007A4F14">
          <w:rPr>
            <w:noProof/>
            <w:webHidden/>
          </w:rPr>
          <w:fldChar w:fldCharType="separate"/>
        </w:r>
        <w:r w:rsidR="00717D53">
          <w:rPr>
            <w:noProof/>
            <w:webHidden/>
          </w:rPr>
          <w:t>28</w:t>
        </w:r>
        <w:r w:rsidR="007A4F14">
          <w:rPr>
            <w:noProof/>
            <w:webHidden/>
          </w:rPr>
          <w:fldChar w:fldCharType="end"/>
        </w:r>
      </w:hyperlink>
    </w:p>
    <w:p w14:paraId="6F745D57" w14:textId="7FC71390"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799" w:history="1">
        <w:r w:rsidR="007A4F14" w:rsidRPr="009754FE">
          <w:rPr>
            <w:rStyle w:val="Hyperlink"/>
            <w:noProof/>
          </w:rPr>
          <w:t xml:space="preserve">Gambar 3.3 </w:t>
        </w:r>
        <w:r w:rsidR="007A4F14" w:rsidRPr="009754FE">
          <w:rPr>
            <w:rStyle w:val="Hyperlink"/>
            <w:i/>
            <w:iCs/>
            <w:noProof/>
          </w:rPr>
          <w:t>Flowchart Image Augmentation &amp; Preprocessing Process</w:t>
        </w:r>
        <w:r w:rsidR="007A4F14">
          <w:rPr>
            <w:noProof/>
            <w:webHidden/>
          </w:rPr>
          <w:tab/>
        </w:r>
        <w:r w:rsidR="007A4F14">
          <w:rPr>
            <w:noProof/>
            <w:webHidden/>
          </w:rPr>
          <w:fldChar w:fldCharType="begin"/>
        </w:r>
        <w:r w:rsidR="007A4F14">
          <w:rPr>
            <w:noProof/>
            <w:webHidden/>
          </w:rPr>
          <w:instrText xml:space="preserve"> PAGEREF _Toc115040799 \h </w:instrText>
        </w:r>
        <w:r w:rsidR="007A4F14">
          <w:rPr>
            <w:noProof/>
            <w:webHidden/>
          </w:rPr>
        </w:r>
        <w:r w:rsidR="007A4F14">
          <w:rPr>
            <w:noProof/>
            <w:webHidden/>
          </w:rPr>
          <w:fldChar w:fldCharType="separate"/>
        </w:r>
        <w:r w:rsidR="00717D53">
          <w:rPr>
            <w:noProof/>
            <w:webHidden/>
          </w:rPr>
          <w:t>29</w:t>
        </w:r>
        <w:r w:rsidR="007A4F14">
          <w:rPr>
            <w:noProof/>
            <w:webHidden/>
          </w:rPr>
          <w:fldChar w:fldCharType="end"/>
        </w:r>
      </w:hyperlink>
    </w:p>
    <w:p w14:paraId="5E2DCDB6" w14:textId="11D50A83"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0" w:history="1">
        <w:r w:rsidR="007A4F14" w:rsidRPr="009754FE">
          <w:rPr>
            <w:rStyle w:val="Hyperlink"/>
            <w:noProof/>
          </w:rPr>
          <w:t>Gambar 3.4. Hasil Augmentasi pada Gambar Karakter ‘ba’</w:t>
        </w:r>
        <w:r w:rsidR="007A4F14">
          <w:rPr>
            <w:noProof/>
            <w:webHidden/>
          </w:rPr>
          <w:tab/>
        </w:r>
        <w:r w:rsidR="007A4F14">
          <w:rPr>
            <w:noProof/>
            <w:webHidden/>
          </w:rPr>
          <w:fldChar w:fldCharType="begin"/>
        </w:r>
        <w:r w:rsidR="007A4F14">
          <w:rPr>
            <w:noProof/>
            <w:webHidden/>
          </w:rPr>
          <w:instrText xml:space="preserve"> PAGEREF _Toc115040800 \h </w:instrText>
        </w:r>
        <w:r w:rsidR="007A4F14">
          <w:rPr>
            <w:noProof/>
            <w:webHidden/>
          </w:rPr>
        </w:r>
        <w:r w:rsidR="007A4F14">
          <w:rPr>
            <w:noProof/>
            <w:webHidden/>
          </w:rPr>
          <w:fldChar w:fldCharType="separate"/>
        </w:r>
        <w:r w:rsidR="00717D53">
          <w:rPr>
            <w:noProof/>
            <w:webHidden/>
          </w:rPr>
          <w:t>30</w:t>
        </w:r>
        <w:r w:rsidR="007A4F14">
          <w:rPr>
            <w:noProof/>
            <w:webHidden/>
          </w:rPr>
          <w:fldChar w:fldCharType="end"/>
        </w:r>
      </w:hyperlink>
    </w:p>
    <w:p w14:paraId="1E39A9BE" w14:textId="04F2CC3C"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1" w:history="1">
        <w:r w:rsidR="007A4F14" w:rsidRPr="009754FE">
          <w:rPr>
            <w:rStyle w:val="Hyperlink"/>
            <w:noProof/>
          </w:rPr>
          <w:t xml:space="preserve">Gambar 3.5 Hasil Augmentasi dan </w:t>
        </w:r>
        <w:r w:rsidR="007A4F14" w:rsidRPr="009754FE">
          <w:rPr>
            <w:rStyle w:val="Hyperlink"/>
            <w:i/>
            <w:iCs/>
            <w:noProof/>
          </w:rPr>
          <w:t>Preprocessing</w:t>
        </w:r>
        <w:r w:rsidR="007A4F14" w:rsidRPr="009754FE">
          <w:rPr>
            <w:rStyle w:val="Hyperlink"/>
            <w:noProof/>
          </w:rPr>
          <w:t xml:space="preserve"> Gambar</w:t>
        </w:r>
        <w:r w:rsidR="007A4F14">
          <w:rPr>
            <w:noProof/>
            <w:webHidden/>
          </w:rPr>
          <w:tab/>
        </w:r>
        <w:r w:rsidR="007A4F14">
          <w:rPr>
            <w:noProof/>
            <w:webHidden/>
          </w:rPr>
          <w:fldChar w:fldCharType="begin"/>
        </w:r>
        <w:r w:rsidR="007A4F14">
          <w:rPr>
            <w:noProof/>
            <w:webHidden/>
          </w:rPr>
          <w:instrText xml:space="preserve"> PAGEREF _Toc115040801 \h </w:instrText>
        </w:r>
        <w:r w:rsidR="007A4F14">
          <w:rPr>
            <w:noProof/>
            <w:webHidden/>
          </w:rPr>
        </w:r>
        <w:r w:rsidR="007A4F14">
          <w:rPr>
            <w:noProof/>
            <w:webHidden/>
          </w:rPr>
          <w:fldChar w:fldCharType="separate"/>
        </w:r>
        <w:r w:rsidR="00717D53">
          <w:rPr>
            <w:noProof/>
            <w:webHidden/>
          </w:rPr>
          <w:t>31</w:t>
        </w:r>
        <w:r w:rsidR="007A4F14">
          <w:rPr>
            <w:noProof/>
            <w:webHidden/>
          </w:rPr>
          <w:fldChar w:fldCharType="end"/>
        </w:r>
      </w:hyperlink>
    </w:p>
    <w:p w14:paraId="2531A3B5" w14:textId="01126CE4"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2" w:history="1">
        <w:r w:rsidR="007A4F14" w:rsidRPr="009754FE">
          <w:rPr>
            <w:rStyle w:val="Hyperlink"/>
            <w:noProof/>
          </w:rPr>
          <w:t xml:space="preserve">Gambar 3.6 </w:t>
        </w:r>
        <w:r w:rsidR="007A4F14" w:rsidRPr="009754FE">
          <w:rPr>
            <w:rStyle w:val="Hyperlink"/>
            <w:i/>
            <w:iCs/>
            <w:noProof/>
          </w:rPr>
          <w:t>Flowchart SIFT Process</w:t>
        </w:r>
        <w:r w:rsidR="007A4F14">
          <w:rPr>
            <w:noProof/>
            <w:webHidden/>
          </w:rPr>
          <w:tab/>
        </w:r>
        <w:r w:rsidR="007A4F14">
          <w:rPr>
            <w:noProof/>
            <w:webHidden/>
          </w:rPr>
          <w:fldChar w:fldCharType="begin"/>
        </w:r>
        <w:r w:rsidR="007A4F14">
          <w:rPr>
            <w:noProof/>
            <w:webHidden/>
          </w:rPr>
          <w:instrText xml:space="preserve"> PAGEREF _Toc115040802 \h </w:instrText>
        </w:r>
        <w:r w:rsidR="007A4F14">
          <w:rPr>
            <w:noProof/>
            <w:webHidden/>
          </w:rPr>
        </w:r>
        <w:r w:rsidR="007A4F14">
          <w:rPr>
            <w:noProof/>
            <w:webHidden/>
          </w:rPr>
          <w:fldChar w:fldCharType="separate"/>
        </w:r>
        <w:r w:rsidR="00717D53">
          <w:rPr>
            <w:noProof/>
            <w:webHidden/>
          </w:rPr>
          <w:t>32</w:t>
        </w:r>
        <w:r w:rsidR="007A4F14">
          <w:rPr>
            <w:noProof/>
            <w:webHidden/>
          </w:rPr>
          <w:fldChar w:fldCharType="end"/>
        </w:r>
      </w:hyperlink>
    </w:p>
    <w:p w14:paraId="7C622DBE" w14:textId="75123655"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3" w:history="1">
        <w:r w:rsidR="007A4F14" w:rsidRPr="009754FE">
          <w:rPr>
            <w:rStyle w:val="Hyperlink"/>
            <w:noProof/>
          </w:rPr>
          <w:t xml:space="preserve">Gambar 3.7 Penerapan </w:t>
        </w:r>
        <w:r w:rsidR="007A4F14" w:rsidRPr="009754FE">
          <w:rPr>
            <w:rStyle w:val="Hyperlink"/>
            <w:i/>
            <w:iCs/>
            <w:noProof/>
          </w:rPr>
          <w:t>Gaussian Filter</w:t>
        </w:r>
        <w:r w:rsidR="007A4F14" w:rsidRPr="009754FE">
          <w:rPr>
            <w:rStyle w:val="Hyperlink"/>
            <w:noProof/>
          </w:rPr>
          <w:t xml:space="preserve"> pada gambar</w:t>
        </w:r>
        <w:r w:rsidR="007A4F14">
          <w:rPr>
            <w:noProof/>
            <w:webHidden/>
          </w:rPr>
          <w:tab/>
        </w:r>
        <w:r w:rsidR="007A4F14">
          <w:rPr>
            <w:noProof/>
            <w:webHidden/>
          </w:rPr>
          <w:fldChar w:fldCharType="begin"/>
        </w:r>
        <w:r w:rsidR="007A4F14">
          <w:rPr>
            <w:noProof/>
            <w:webHidden/>
          </w:rPr>
          <w:instrText xml:space="preserve"> PAGEREF _Toc115040803 \h </w:instrText>
        </w:r>
        <w:r w:rsidR="007A4F14">
          <w:rPr>
            <w:noProof/>
            <w:webHidden/>
          </w:rPr>
        </w:r>
        <w:r w:rsidR="007A4F14">
          <w:rPr>
            <w:noProof/>
            <w:webHidden/>
          </w:rPr>
          <w:fldChar w:fldCharType="separate"/>
        </w:r>
        <w:r w:rsidR="00717D53">
          <w:rPr>
            <w:noProof/>
            <w:webHidden/>
          </w:rPr>
          <w:t>34</w:t>
        </w:r>
        <w:r w:rsidR="007A4F14">
          <w:rPr>
            <w:noProof/>
            <w:webHidden/>
          </w:rPr>
          <w:fldChar w:fldCharType="end"/>
        </w:r>
      </w:hyperlink>
    </w:p>
    <w:p w14:paraId="5D81CDCE" w14:textId="6DE6D7AF"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4" w:history="1">
        <w:r w:rsidR="007A4F14" w:rsidRPr="009754FE">
          <w:rPr>
            <w:rStyle w:val="Hyperlink"/>
            <w:noProof/>
          </w:rPr>
          <w:t>Gambar 3.8 Gambar DoG</w:t>
        </w:r>
        <w:r w:rsidR="007A4F14">
          <w:rPr>
            <w:noProof/>
            <w:webHidden/>
          </w:rPr>
          <w:tab/>
        </w:r>
        <w:r w:rsidR="007A4F14">
          <w:rPr>
            <w:noProof/>
            <w:webHidden/>
          </w:rPr>
          <w:fldChar w:fldCharType="begin"/>
        </w:r>
        <w:r w:rsidR="007A4F14">
          <w:rPr>
            <w:noProof/>
            <w:webHidden/>
          </w:rPr>
          <w:instrText xml:space="preserve"> PAGEREF _Toc115040804 \h </w:instrText>
        </w:r>
        <w:r w:rsidR="007A4F14">
          <w:rPr>
            <w:noProof/>
            <w:webHidden/>
          </w:rPr>
        </w:r>
        <w:r w:rsidR="007A4F14">
          <w:rPr>
            <w:noProof/>
            <w:webHidden/>
          </w:rPr>
          <w:fldChar w:fldCharType="separate"/>
        </w:r>
        <w:r w:rsidR="00717D53">
          <w:rPr>
            <w:noProof/>
            <w:webHidden/>
          </w:rPr>
          <w:t>36</w:t>
        </w:r>
        <w:r w:rsidR="007A4F14">
          <w:rPr>
            <w:noProof/>
            <w:webHidden/>
          </w:rPr>
          <w:fldChar w:fldCharType="end"/>
        </w:r>
      </w:hyperlink>
    </w:p>
    <w:p w14:paraId="57C1345F" w14:textId="69FCD212"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5" w:history="1">
        <w:r w:rsidR="007A4F14" w:rsidRPr="009754FE">
          <w:rPr>
            <w:rStyle w:val="Hyperlink"/>
            <w:noProof/>
          </w:rPr>
          <w:t xml:space="preserve">Gambar 3.9 </w:t>
        </w:r>
        <w:r w:rsidR="007A4F14" w:rsidRPr="009754FE">
          <w:rPr>
            <w:rStyle w:val="Hyperlink"/>
            <w:i/>
            <w:iCs/>
            <w:noProof/>
          </w:rPr>
          <w:t>Scale Space</w:t>
        </w:r>
        <w:r w:rsidR="007A4F14" w:rsidRPr="009754FE">
          <w:rPr>
            <w:rStyle w:val="Hyperlink"/>
            <w:noProof/>
          </w:rPr>
          <w:t xml:space="preserve"> dan DoG</w:t>
        </w:r>
        <w:r w:rsidR="007A4F14">
          <w:rPr>
            <w:noProof/>
            <w:webHidden/>
          </w:rPr>
          <w:tab/>
        </w:r>
        <w:r w:rsidR="007A4F14">
          <w:rPr>
            <w:noProof/>
            <w:webHidden/>
          </w:rPr>
          <w:fldChar w:fldCharType="begin"/>
        </w:r>
        <w:r w:rsidR="007A4F14">
          <w:rPr>
            <w:noProof/>
            <w:webHidden/>
          </w:rPr>
          <w:instrText xml:space="preserve"> PAGEREF _Toc115040805 \h </w:instrText>
        </w:r>
        <w:r w:rsidR="007A4F14">
          <w:rPr>
            <w:noProof/>
            <w:webHidden/>
          </w:rPr>
        </w:r>
        <w:r w:rsidR="007A4F14">
          <w:rPr>
            <w:noProof/>
            <w:webHidden/>
          </w:rPr>
          <w:fldChar w:fldCharType="separate"/>
        </w:r>
        <w:r w:rsidR="00717D53">
          <w:rPr>
            <w:noProof/>
            <w:webHidden/>
          </w:rPr>
          <w:t>36</w:t>
        </w:r>
        <w:r w:rsidR="007A4F14">
          <w:rPr>
            <w:noProof/>
            <w:webHidden/>
          </w:rPr>
          <w:fldChar w:fldCharType="end"/>
        </w:r>
      </w:hyperlink>
    </w:p>
    <w:p w14:paraId="2A0306DE" w14:textId="4EA90FA8"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6" w:history="1">
        <w:r w:rsidR="007A4F14" w:rsidRPr="009754FE">
          <w:rPr>
            <w:rStyle w:val="Hyperlink"/>
            <w:noProof/>
          </w:rPr>
          <w:t xml:space="preserve">Gambar 3.10 Proses pencarian kandidat </w:t>
        </w:r>
        <w:r w:rsidR="007A4F14" w:rsidRPr="009754FE">
          <w:rPr>
            <w:rStyle w:val="Hyperlink"/>
            <w:i/>
            <w:iCs/>
            <w:noProof/>
          </w:rPr>
          <w:t>keypoint</w:t>
        </w:r>
        <w:r w:rsidR="007A4F14" w:rsidRPr="009754FE">
          <w:rPr>
            <w:rStyle w:val="Hyperlink"/>
            <w:noProof/>
          </w:rPr>
          <w:t xml:space="preserve"> pada tiap skala</w:t>
        </w:r>
        <w:r w:rsidR="007A4F14">
          <w:rPr>
            <w:noProof/>
            <w:webHidden/>
          </w:rPr>
          <w:tab/>
        </w:r>
        <w:r w:rsidR="007A4F14">
          <w:rPr>
            <w:noProof/>
            <w:webHidden/>
          </w:rPr>
          <w:fldChar w:fldCharType="begin"/>
        </w:r>
        <w:r w:rsidR="007A4F14">
          <w:rPr>
            <w:noProof/>
            <w:webHidden/>
          </w:rPr>
          <w:instrText xml:space="preserve"> PAGEREF _Toc115040806 \h </w:instrText>
        </w:r>
        <w:r w:rsidR="007A4F14">
          <w:rPr>
            <w:noProof/>
            <w:webHidden/>
          </w:rPr>
        </w:r>
        <w:r w:rsidR="007A4F14">
          <w:rPr>
            <w:noProof/>
            <w:webHidden/>
          </w:rPr>
          <w:fldChar w:fldCharType="separate"/>
        </w:r>
        <w:r w:rsidR="00717D53">
          <w:rPr>
            <w:noProof/>
            <w:webHidden/>
          </w:rPr>
          <w:t>37</w:t>
        </w:r>
        <w:r w:rsidR="007A4F14">
          <w:rPr>
            <w:noProof/>
            <w:webHidden/>
          </w:rPr>
          <w:fldChar w:fldCharType="end"/>
        </w:r>
      </w:hyperlink>
    </w:p>
    <w:p w14:paraId="512B2AC5" w14:textId="5F17242D"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7" w:history="1">
        <w:r w:rsidR="007A4F14" w:rsidRPr="009754FE">
          <w:rPr>
            <w:rStyle w:val="Hyperlink"/>
            <w:noProof/>
          </w:rPr>
          <w:t xml:space="preserve">Gambar 3.11 Hasil identifikasi </w:t>
        </w:r>
        <w:r w:rsidR="007A4F14" w:rsidRPr="009754FE">
          <w:rPr>
            <w:rStyle w:val="Hyperlink"/>
            <w:i/>
            <w:iCs/>
            <w:noProof/>
          </w:rPr>
          <w:t>interest keypoints</w:t>
        </w:r>
        <w:r w:rsidR="007A4F14">
          <w:rPr>
            <w:noProof/>
            <w:webHidden/>
          </w:rPr>
          <w:tab/>
        </w:r>
        <w:r w:rsidR="007A4F14">
          <w:rPr>
            <w:noProof/>
            <w:webHidden/>
          </w:rPr>
          <w:fldChar w:fldCharType="begin"/>
        </w:r>
        <w:r w:rsidR="007A4F14">
          <w:rPr>
            <w:noProof/>
            <w:webHidden/>
          </w:rPr>
          <w:instrText xml:space="preserve"> PAGEREF _Toc115040807 \h </w:instrText>
        </w:r>
        <w:r w:rsidR="007A4F14">
          <w:rPr>
            <w:noProof/>
            <w:webHidden/>
          </w:rPr>
        </w:r>
        <w:r w:rsidR="007A4F14">
          <w:rPr>
            <w:noProof/>
            <w:webHidden/>
          </w:rPr>
          <w:fldChar w:fldCharType="separate"/>
        </w:r>
        <w:r w:rsidR="00717D53">
          <w:rPr>
            <w:noProof/>
            <w:webHidden/>
          </w:rPr>
          <w:t>38</w:t>
        </w:r>
        <w:r w:rsidR="007A4F14">
          <w:rPr>
            <w:noProof/>
            <w:webHidden/>
          </w:rPr>
          <w:fldChar w:fldCharType="end"/>
        </w:r>
      </w:hyperlink>
    </w:p>
    <w:p w14:paraId="0014A348" w14:textId="768407F5"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8" w:history="1">
        <w:r w:rsidR="007A4F14" w:rsidRPr="009754FE">
          <w:rPr>
            <w:rStyle w:val="Hyperlink"/>
            <w:noProof/>
          </w:rPr>
          <w:t>Gambar 3.12 Potongan gambar salah satu keypoint</w:t>
        </w:r>
        <w:r w:rsidR="007A4F14">
          <w:rPr>
            <w:noProof/>
            <w:webHidden/>
          </w:rPr>
          <w:tab/>
        </w:r>
        <w:r w:rsidR="007A4F14">
          <w:rPr>
            <w:noProof/>
            <w:webHidden/>
          </w:rPr>
          <w:fldChar w:fldCharType="begin"/>
        </w:r>
        <w:r w:rsidR="007A4F14">
          <w:rPr>
            <w:noProof/>
            <w:webHidden/>
          </w:rPr>
          <w:instrText xml:space="preserve"> PAGEREF _Toc115040808 \h </w:instrText>
        </w:r>
        <w:r w:rsidR="007A4F14">
          <w:rPr>
            <w:noProof/>
            <w:webHidden/>
          </w:rPr>
        </w:r>
        <w:r w:rsidR="007A4F14">
          <w:rPr>
            <w:noProof/>
            <w:webHidden/>
          </w:rPr>
          <w:fldChar w:fldCharType="separate"/>
        </w:r>
        <w:r w:rsidR="00717D53">
          <w:rPr>
            <w:noProof/>
            <w:webHidden/>
          </w:rPr>
          <w:t>38</w:t>
        </w:r>
        <w:r w:rsidR="007A4F14">
          <w:rPr>
            <w:noProof/>
            <w:webHidden/>
          </w:rPr>
          <w:fldChar w:fldCharType="end"/>
        </w:r>
      </w:hyperlink>
    </w:p>
    <w:p w14:paraId="32C8C139" w14:textId="1BC12CD6"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09" w:history="1">
        <w:r w:rsidR="007A4F14" w:rsidRPr="009754FE">
          <w:rPr>
            <w:rStyle w:val="Hyperlink"/>
            <w:noProof/>
          </w:rPr>
          <w:t>Gambar 3.13 Histogram dari Besaran Arah Gradien</w:t>
        </w:r>
        <w:r w:rsidR="007A4F14">
          <w:rPr>
            <w:noProof/>
            <w:webHidden/>
          </w:rPr>
          <w:tab/>
        </w:r>
        <w:r w:rsidR="007A4F14">
          <w:rPr>
            <w:noProof/>
            <w:webHidden/>
          </w:rPr>
          <w:fldChar w:fldCharType="begin"/>
        </w:r>
        <w:r w:rsidR="007A4F14">
          <w:rPr>
            <w:noProof/>
            <w:webHidden/>
          </w:rPr>
          <w:instrText xml:space="preserve"> PAGEREF _Toc115040809 \h </w:instrText>
        </w:r>
        <w:r w:rsidR="007A4F14">
          <w:rPr>
            <w:noProof/>
            <w:webHidden/>
          </w:rPr>
        </w:r>
        <w:r w:rsidR="007A4F14">
          <w:rPr>
            <w:noProof/>
            <w:webHidden/>
          </w:rPr>
          <w:fldChar w:fldCharType="separate"/>
        </w:r>
        <w:r w:rsidR="00717D53">
          <w:rPr>
            <w:noProof/>
            <w:webHidden/>
          </w:rPr>
          <w:t>40</w:t>
        </w:r>
        <w:r w:rsidR="007A4F14">
          <w:rPr>
            <w:noProof/>
            <w:webHidden/>
          </w:rPr>
          <w:fldChar w:fldCharType="end"/>
        </w:r>
      </w:hyperlink>
    </w:p>
    <w:p w14:paraId="5AA966CC" w14:textId="5CE665B2"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0" w:history="1">
        <w:r w:rsidR="007A4F14" w:rsidRPr="009754FE">
          <w:rPr>
            <w:rStyle w:val="Hyperlink"/>
            <w:noProof/>
          </w:rPr>
          <w:t>Gambar 3.14 Hasil gambar keypoint setelah dilakukan rotasi</w:t>
        </w:r>
        <w:r w:rsidR="007A4F14">
          <w:rPr>
            <w:noProof/>
            <w:webHidden/>
          </w:rPr>
          <w:tab/>
        </w:r>
        <w:r w:rsidR="007A4F14">
          <w:rPr>
            <w:noProof/>
            <w:webHidden/>
          </w:rPr>
          <w:fldChar w:fldCharType="begin"/>
        </w:r>
        <w:r w:rsidR="007A4F14">
          <w:rPr>
            <w:noProof/>
            <w:webHidden/>
          </w:rPr>
          <w:instrText xml:space="preserve"> PAGEREF _Toc115040810 \h </w:instrText>
        </w:r>
        <w:r w:rsidR="007A4F14">
          <w:rPr>
            <w:noProof/>
            <w:webHidden/>
          </w:rPr>
        </w:r>
        <w:r w:rsidR="007A4F14">
          <w:rPr>
            <w:noProof/>
            <w:webHidden/>
          </w:rPr>
          <w:fldChar w:fldCharType="separate"/>
        </w:r>
        <w:r w:rsidR="00717D53">
          <w:rPr>
            <w:noProof/>
            <w:webHidden/>
          </w:rPr>
          <w:t>41</w:t>
        </w:r>
        <w:r w:rsidR="007A4F14">
          <w:rPr>
            <w:noProof/>
            <w:webHidden/>
          </w:rPr>
          <w:fldChar w:fldCharType="end"/>
        </w:r>
      </w:hyperlink>
    </w:p>
    <w:p w14:paraId="2FD98557" w14:textId="3A660694"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1" w:history="1">
        <w:r w:rsidR="007A4F14" w:rsidRPr="009754FE">
          <w:rPr>
            <w:rStyle w:val="Hyperlink"/>
            <w:noProof/>
          </w:rPr>
          <w:t>Gambar 3.15 Histogram deskriptor blok pertama</w:t>
        </w:r>
        <w:r w:rsidR="007A4F14">
          <w:rPr>
            <w:noProof/>
            <w:webHidden/>
          </w:rPr>
          <w:tab/>
        </w:r>
        <w:r w:rsidR="007A4F14">
          <w:rPr>
            <w:noProof/>
            <w:webHidden/>
          </w:rPr>
          <w:fldChar w:fldCharType="begin"/>
        </w:r>
        <w:r w:rsidR="007A4F14">
          <w:rPr>
            <w:noProof/>
            <w:webHidden/>
          </w:rPr>
          <w:instrText xml:space="preserve"> PAGEREF _Toc115040811 \h </w:instrText>
        </w:r>
        <w:r w:rsidR="007A4F14">
          <w:rPr>
            <w:noProof/>
            <w:webHidden/>
          </w:rPr>
        </w:r>
        <w:r w:rsidR="007A4F14">
          <w:rPr>
            <w:noProof/>
            <w:webHidden/>
          </w:rPr>
          <w:fldChar w:fldCharType="separate"/>
        </w:r>
        <w:r w:rsidR="00717D53">
          <w:rPr>
            <w:noProof/>
            <w:webHidden/>
          </w:rPr>
          <w:t>42</w:t>
        </w:r>
        <w:r w:rsidR="007A4F14">
          <w:rPr>
            <w:noProof/>
            <w:webHidden/>
          </w:rPr>
          <w:fldChar w:fldCharType="end"/>
        </w:r>
      </w:hyperlink>
    </w:p>
    <w:p w14:paraId="46DD1D4B" w14:textId="5175E136"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2" w:history="1">
        <w:r w:rsidR="007A4F14" w:rsidRPr="009754FE">
          <w:rPr>
            <w:rStyle w:val="Hyperlink"/>
            <w:noProof/>
          </w:rPr>
          <w:t xml:space="preserve">Gambar 3.16 </w:t>
        </w:r>
        <w:r w:rsidR="007A4F14" w:rsidRPr="009754FE">
          <w:rPr>
            <w:rStyle w:val="Hyperlink"/>
            <w:i/>
            <w:iCs/>
            <w:noProof/>
          </w:rPr>
          <w:t>Flowchart Creating BoW Process</w:t>
        </w:r>
        <w:r w:rsidR="007A4F14">
          <w:rPr>
            <w:noProof/>
            <w:webHidden/>
          </w:rPr>
          <w:tab/>
        </w:r>
        <w:r w:rsidR="007A4F14">
          <w:rPr>
            <w:noProof/>
            <w:webHidden/>
          </w:rPr>
          <w:fldChar w:fldCharType="begin"/>
        </w:r>
        <w:r w:rsidR="007A4F14">
          <w:rPr>
            <w:noProof/>
            <w:webHidden/>
          </w:rPr>
          <w:instrText xml:space="preserve"> PAGEREF _Toc115040812 \h </w:instrText>
        </w:r>
        <w:r w:rsidR="007A4F14">
          <w:rPr>
            <w:noProof/>
            <w:webHidden/>
          </w:rPr>
        </w:r>
        <w:r w:rsidR="007A4F14">
          <w:rPr>
            <w:noProof/>
            <w:webHidden/>
          </w:rPr>
          <w:fldChar w:fldCharType="separate"/>
        </w:r>
        <w:r w:rsidR="00717D53">
          <w:rPr>
            <w:noProof/>
            <w:webHidden/>
          </w:rPr>
          <w:t>43</w:t>
        </w:r>
        <w:r w:rsidR="007A4F14">
          <w:rPr>
            <w:noProof/>
            <w:webHidden/>
          </w:rPr>
          <w:fldChar w:fldCharType="end"/>
        </w:r>
      </w:hyperlink>
    </w:p>
    <w:p w14:paraId="2BB9930D" w14:textId="6A66C1F3"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3" w:history="1">
        <w:r w:rsidR="007A4F14" w:rsidRPr="009754FE">
          <w:rPr>
            <w:rStyle w:val="Hyperlink"/>
            <w:noProof/>
          </w:rPr>
          <w:t xml:space="preserve">Gambar 3.17 </w:t>
        </w:r>
        <w:r w:rsidR="007A4F14" w:rsidRPr="009754FE">
          <w:rPr>
            <w:rStyle w:val="Hyperlink"/>
            <w:i/>
            <w:iCs/>
            <w:noProof/>
          </w:rPr>
          <w:t>Flowchart Creating Feature from BoW Process</w:t>
        </w:r>
        <w:r w:rsidR="007A4F14">
          <w:rPr>
            <w:noProof/>
            <w:webHidden/>
          </w:rPr>
          <w:tab/>
        </w:r>
        <w:r w:rsidR="007A4F14">
          <w:rPr>
            <w:noProof/>
            <w:webHidden/>
          </w:rPr>
          <w:fldChar w:fldCharType="begin"/>
        </w:r>
        <w:r w:rsidR="007A4F14">
          <w:rPr>
            <w:noProof/>
            <w:webHidden/>
          </w:rPr>
          <w:instrText xml:space="preserve"> PAGEREF _Toc115040813 \h </w:instrText>
        </w:r>
        <w:r w:rsidR="007A4F14">
          <w:rPr>
            <w:noProof/>
            <w:webHidden/>
          </w:rPr>
        </w:r>
        <w:r w:rsidR="007A4F14">
          <w:rPr>
            <w:noProof/>
            <w:webHidden/>
          </w:rPr>
          <w:fldChar w:fldCharType="separate"/>
        </w:r>
        <w:r w:rsidR="00717D53">
          <w:rPr>
            <w:noProof/>
            <w:webHidden/>
          </w:rPr>
          <w:t>46</w:t>
        </w:r>
        <w:r w:rsidR="007A4F14">
          <w:rPr>
            <w:noProof/>
            <w:webHidden/>
          </w:rPr>
          <w:fldChar w:fldCharType="end"/>
        </w:r>
      </w:hyperlink>
    </w:p>
    <w:p w14:paraId="094B142C" w14:textId="33368231"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4" w:history="1">
        <w:r w:rsidR="007A4F14" w:rsidRPr="009754FE">
          <w:rPr>
            <w:rStyle w:val="Hyperlink"/>
            <w:noProof/>
          </w:rPr>
          <w:t xml:space="preserve">Gambar 3.18 </w:t>
        </w:r>
        <w:r w:rsidR="007A4F14" w:rsidRPr="009754FE">
          <w:rPr>
            <w:rStyle w:val="Hyperlink"/>
            <w:i/>
            <w:iCs/>
            <w:noProof/>
          </w:rPr>
          <w:t>Flowchart Feature Preprocessing Process</w:t>
        </w:r>
        <w:r w:rsidR="007A4F14">
          <w:rPr>
            <w:noProof/>
            <w:webHidden/>
          </w:rPr>
          <w:tab/>
        </w:r>
        <w:r w:rsidR="007A4F14">
          <w:rPr>
            <w:noProof/>
            <w:webHidden/>
          </w:rPr>
          <w:fldChar w:fldCharType="begin"/>
        </w:r>
        <w:r w:rsidR="007A4F14">
          <w:rPr>
            <w:noProof/>
            <w:webHidden/>
          </w:rPr>
          <w:instrText xml:space="preserve"> PAGEREF _Toc115040814 \h </w:instrText>
        </w:r>
        <w:r w:rsidR="007A4F14">
          <w:rPr>
            <w:noProof/>
            <w:webHidden/>
          </w:rPr>
        </w:r>
        <w:r w:rsidR="007A4F14">
          <w:rPr>
            <w:noProof/>
            <w:webHidden/>
          </w:rPr>
          <w:fldChar w:fldCharType="separate"/>
        </w:r>
        <w:r w:rsidR="00717D53">
          <w:rPr>
            <w:noProof/>
            <w:webHidden/>
          </w:rPr>
          <w:t>48</w:t>
        </w:r>
        <w:r w:rsidR="007A4F14">
          <w:rPr>
            <w:noProof/>
            <w:webHidden/>
          </w:rPr>
          <w:fldChar w:fldCharType="end"/>
        </w:r>
      </w:hyperlink>
    </w:p>
    <w:p w14:paraId="2051832D" w14:textId="5FDB3A08"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5" w:history="1">
        <w:r w:rsidR="007A4F14" w:rsidRPr="009754FE">
          <w:rPr>
            <w:rStyle w:val="Hyperlink"/>
            <w:noProof/>
          </w:rPr>
          <w:t xml:space="preserve">Gambar 3.19 </w:t>
        </w:r>
        <w:r w:rsidR="007A4F14" w:rsidRPr="009754FE">
          <w:rPr>
            <w:rStyle w:val="Hyperlink"/>
            <w:i/>
            <w:iCs/>
            <w:noProof/>
          </w:rPr>
          <w:t>Flowchart SVM Process</w:t>
        </w:r>
        <w:r w:rsidR="007A4F14">
          <w:rPr>
            <w:noProof/>
            <w:webHidden/>
          </w:rPr>
          <w:tab/>
        </w:r>
        <w:r w:rsidR="007A4F14">
          <w:rPr>
            <w:noProof/>
            <w:webHidden/>
          </w:rPr>
          <w:fldChar w:fldCharType="begin"/>
        </w:r>
        <w:r w:rsidR="007A4F14">
          <w:rPr>
            <w:noProof/>
            <w:webHidden/>
          </w:rPr>
          <w:instrText xml:space="preserve"> PAGEREF _Toc115040815 \h </w:instrText>
        </w:r>
        <w:r w:rsidR="007A4F14">
          <w:rPr>
            <w:noProof/>
            <w:webHidden/>
          </w:rPr>
        </w:r>
        <w:r w:rsidR="007A4F14">
          <w:rPr>
            <w:noProof/>
            <w:webHidden/>
          </w:rPr>
          <w:fldChar w:fldCharType="separate"/>
        </w:r>
        <w:r w:rsidR="00717D53">
          <w:rPr>
            <w:noProof/>
            <w:webHidden/>
          </w:rPr>
          <w:t>50</w:t>
        </w:r>
        <w:r w:rsidR="007A4F14">
          <w:rPr>
            <w:noProof/>
            <w:webHidden/>
          </w:rPr>
          <w:fldChar w:fldCharType="end"/>
        </w:r>
      </w:hyperlink>
    </w:p>
    <w:p w14:paraId="722208BF" w14:textId="69D2E1FA"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6" w:history="1">
        <w:r w:rsidR="007A4F14" w:rsidRPr="009754FE">
          <w:rPr>
            <w:rStyle w:val="Hyperlink"/>
            <w:noProof/>
          </w:rPr>
          <w:t>Gambar 3.20 Perancangan Arsitektur Sistem</w:t>
        </w:r>
        <w:r w:rsidR="007A4F14">
          <w:rPr>
            <w:noProof/>
            <w:webHidden/>
          </w:rPr>
          <w:tab/>
        </w:r>
        <w:r w:rsidR="007A4F14">
          <w:rPr>
            <w:noProof/>
            <w:webHidden/>
          </w:rPr>
          <w:fldChar w:fldCharType="begin"/>
        </w:r>
        <w:r w:rsidR="007A4F14">
          <w:rPr>
            <w:noProof/>
            <w:webHidden/>
          </w:rPr>
          <w:instrText xml:space="preserve"> PAGEREF _Toc115040816 \h </w:instrText>
        </w:r>
        <w:r w:rsidR="007A4F14">
          <w:rPr>
            <w:noProof/>
            <w:webHidden/>
          </w:rPr>
        </w:r>
        <w:r w:rsidR="007A4F14">
          <w:rPr>
            <w:noProof/>
            <w:webHidden/>
          </w:rPr>
          <w:fldChar w:fldCharType="separate"/>
        </w:r>
        <w:r w:rsidR="00717D53">
          <w:rPr>
            <w:noProof/>
            <w:webHidden/>
          </w:rPr>
          <w:t>57</w:t>
        </w:r>
        <w:r w:rsidR="007A4F14">
          <w:rPr>
            <w:noProof/>
            <w:webHidden/>
          </w:rPr>
          <w:fldChar w:fldCharType="end"/>
        </w:r>
      </w:hyperlink>
    </w:p>
    <w:p w14:paraId="1EB67875" w14:textId="1CBFFE41"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7" w:history="1">
        <w:r w:rsidR="007A4F14" w:rsidRPr="009754FE">
          <w:rPr>
            <w:rStyle w:val="Hyperlink"/>
            <w:noProof/>
          </w:rPr>
          <w:t>Gambar 3.21 Proses DFD Level 0</w:t>
        </w:r>
        <w:r w:rsidR="007A4F14">
          <w:rPr>
            <w:noProof/>
            <w:webHidden/>
          </w:rPr>
          <w:tab/>
        </w:r>
        <w:r w:rsidR="007A4F14">
          <w:rPr>
            <w:noProof/>
            <w:webHidden/>
          </w:rPr>
          <w:fldChar w:fldCharType="begin"/>
        </w:r>
        <w:r w:rsidR="007A4F14">
          <w:rPr>
            <w:noProof/>
            <w:webHidden/>
          </w:rPr>
          <w:instrText xml:space="preserve"> PAGEREF _Toc115040817 \h </w:instrText>
        </w:r>
        <w:r w:rsidR="007A4F14">
          <w:rPr>
            <w:noProof/>
            <w:webHidden/>
          </w:rPr>
        </w:r>
        <w:r w:rsidR="007A4F14">
          <w:rPr>
            <w:noProof/>
            <w:webHidden/>
          </w:rPr>
          <w:fldChar w:fldCharType="separate"/>
        </w:r>
        <w:r w:rsidR="00717D53">
          <w:rPr>
            <w:noProof/>
            <w:webHidden/>
          </w:rPr>
          <w:t>57</w:t>
        </w:r>
        <w:r w:rsidR="007A4F14">
          <w:rPr>
            <w:noProof/>
            <w:webHidden/>
          </w:rPr>
          <w:fldChar w:fldCharType="end"/>
        </w:r>
      </w:hyperlink>
    </w:p>
    <w:p w14:paraId="5937D7BA" w14:textId="1D7D99C9"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8" w:history="1">
        <w:r w:rsidR="007A4F14" w:rsidRPr="009754FE">
          <w:rPr>
            <w:rStyle w:val="Hyperlink"/>
            <w:noProof/>
          </w:rPr>
          <w:t>Gambar 3.22 Proses DFD Level 1</w:t>
        </w:r>
        <w:r w:rsidR="007A4F14">
          <w:rPr>
            <w:noProof/>
            <w:webHidden/>
          </w:rPr>
          <w:tab/>
        </w:r>
        <w:r w:rsidR="007A4F14">
          <w:rPr>
            <w:noProof/>
            <w:webHidden/>
          </w:rPr>
          <w:fldChar w:fldCharType="begin"/>
        </w:r>
        <w:r w:rsidR="007A4F14">
          <w:rPr>
            <w:noProof/>
            <w:webHidden/>
          </w:rPr>
          <w:instrText xml:space="preserve"> PAGEREF _Toc115040818 \h </w:instrText>
        </w:r>
        <w:r w:rsidR="007A4F14">
          <w:rPr>
            <w:noProof/>
            <w:webHidden/>
          </w:rPr>
        </w:r>
        <w:r w:rsidR="007A4F14">
          <w:rPr>
            <w:noProof/>
            <w:webHidden/>
          </w:rPr>
          <w:fldChar w:fldCharType="separate"/>
        </w:r>
        <w:r w:rsidR="00717D53">
          <w:rPr>
            <w:noProof/>
            <w:webHidden/>
          </w:rPr>
          <w:t>58</w:t>
        </w:r>
        <w:r w:rsidR="007A4F14">
          <w:rPr>
            <w:noProof/>
            <w:webHidden/>
          </w:rPr>
          <w:fldChar w:fldCharType="end"/>
        </w:r>
      </w:hyperlink>
    </w:p>
    <w:p w14:paraId="4E5BCF63" w14:textId="5DB70172"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19" w:history="1">
        <w:r w:rsidR="007A4F14" w:rsidRPr="009754FE">
          <w:rPr>
            <w:rStyle w:val="Hyperlink"/>
            <w:noProof/>
          </w:rPr>
          <w:t>Gambar 3.23 Kerangka Antarmuka Sebelum Proses Klasifikasi</w:t>
        </w:r>
        <w:r w:rsidR="007A4F14">
          <w:rPr>
            <w:noProof/>
            <w:webHidden/>
          </w:rPr>
          <w:tab/>
        </w:r>
        <w:r w:rsidR="007A4F14">
          <w:rPr>
            <w:noProof/>
            <w:webHidden/>
          </w:rPr>
          <w:fldChar w:fldCharType="begin"/>
        </w:r>
        <w:r w:rsidR="007A4F14">
          <w:rPr>
            <w:noProof/>
            <w:webHidden/>
          </w:rPr>
          <w:instrText xml:space="preserve"> PAGEREF _Toc115040819 \h </w:instrText>
        </w:r>
        <w:r w:rsidR="007A4F14">
          <w:rPr>
            <w:noProof/>
            <w:webHidden/>
          </w:rPr>
        </w:r>
        <w:r w:rsidR="007A4F14">
          <w:rPr>
            <w:noProof/>
            <w:webHidden/>
          </w:rPr>
          <w:fldChar w:fldCharType="separate"/>
        </w:r>
        <w:r w:rsidR="00717D53">
          <w:rPr>
            <w:noProof/>
            <w:webHidden/>
          </w:rPr>
          <w:t>58</w:t>
        </w:r>
        <w:r w:rsidR="007A4F14">
          <w:rPr>
            <w:noProof/>
            <w:webHidden/>
          </w:rPr>
          <w:fldChar w:fldCharType="end"/>
        </w:r>
      </w:hyperlink>
    </w:p>
    <w:p w14:paraId="332FFA7B" w14:textId="56FC9E5A" w:rsidR="007A4F14" w:rsidRDefault="00501F5F" w:rsidP="007A4F14">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5040820" w:history="1">
        <w:r w:rsidR="007A4F14" w:rsidRPr="009754FE">
          <w:rPr>
            <w:rStyle w:val="Hyperlink"/>
            <w:noProof/>
          </w:rPr>
          <w:t>Gambar 3.24 Kerangka Antarmuka Setelah Proses Klasifikasi</w:t>
        </w:r>
        <w:r w:rsidR="007A4F14">
          <w:rPr>
            <w:noProof/>
            <w:webHidden/>
          </w:rPr>
          <w:tab/>
        </w:r>
        <w:r w:rsidR="007A4F14">
          <w:rPr>
            <w:noProof/>
            <w:webHidden/>
          </w:rPr>
          <w:fldChar w:fldCharType="begin"/>
        </w:r>
        <w:r w:rsidR="007A4F14">
          <w:rPr>
            <w:noProof/>
            <w:webHidden/>
          </w:rPr>
          <w:instrText xml:space="preserve"> PAGEREF _Toc115040820 \h </w:instrText>
        </w:r>
        <w:r w:rsidR="007A4F14">
          <w:rPr>
            <w:noProof/>
            <w:webHidden/>
          </w:rPr>
        </w:r>
        <w:r w:rsidR="007A4F14">
          <w:rPr>
            <w:noProof/>
            <w:webHidden/>
          </w:rPr>
          <w:fldChar w:fldCharType="separate"/>
        </w:r>
        <w:r w:rsidR="00717D53">
          <w:rPr>
            <w:noProof/>
            <w:webHidden/>
          </w:rPr>
          <w:t>59</w:t>
        </w:r>
        <w:r w:rsidR="007A4F14">
          <w:rPr>
            <w:noProof/>
            <w:webHidden/>
          </w:rPr>
          <w:fldChar w:fldCharType="end"/>
        </w:r>
      </w:hyperlink>
    </w:p>
    <w:p w14:paraId="57C9A1F4" w14:textId="52A921A4" w:rsidR="00E83DE3" w:rsidRPr="00785A71" w:rsidRDefault="007A4F14" w:rsidP="007A4F14">
      <w:pPr>
        <w:spacing w:after="0" w:line="276" w:lineRule="auto"/>
      </w:pPr>
      <w:r>
        <w:fldChar w:fldCharType="end"/>
      </w:r>
      <w:r w:rsidR="00513C75"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pPr>
      <w:bookmarkStart w:id="5" w:name="_Toc113000986"/>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5"/>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6" w:name="_Toc113000987"/>
      <w:r w:rsidRPr="00785A71">
        <w:rPr>
          <w:rFonts w:ascii="Times New Roman" w:eastAsia="Times New Roman" w:hAnsi="Times New Roman" w:cs="Times New Roman"/>
          <w:b/>
          <w:color w:val="212529"/>
          <w:sz w:val="24"/>
          <w:szCs w:val="24"/>
        </w:rPr>
        <w:t>Latar Belakang</w:t>
      </w:r>
      <w:bookmarkEnd w:id="6"/>
    </w:p>
    <w:p w14:paraId="10B68853" w14:textId="1D9C30CF" w:rsidR="002663E5" w:rsidRPr="00785A71"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 Namun pengguna bahasa Jawa berkurang jumlahnya dan hanya sedikit remaja yang mengenal aksara Jawa dengan jelas (Setiawan et al., 2019). Pengenalan tulisan tangan (</w:t>
      </w:r>
      <w:r w:rsidRPr="00785A71">
        <w:rPr>
          <w:i/>
          <w:iCs/>
        </w:rPr>
        <w:t>Handwriting recognition</w:t>
      </w:r>
      <w:r w:rsidRPr="00785A71">
        <w:t>) 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metode ini cukup sulit untuk mencari model parameter yang cocok maupun optimal dalam klasifikasi (Thamilselvana &amp; Sathiaseelan, 2015).</w:t>
      </w:r>
    </w:p>
    <w:p w14:paraId="065FC61D" w14:textId="77777777" w:rsidR="002663E5" w:rsidRPr="00785A71" w:rsidRDefault="002663E5" w:rsidP="007513C0">
      <w:pPr>
        <w:pStyle w:val="TA-Normal"/>
      </w:pPr>
      <w:r w:rsidRPr="00785A71">
        <w:t xml:space="preserve">Beberapa penelitian diatas, metode SVM dapat mengatasi masalah penggunaan dataset yang cukup besar 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 xml:space="preserve">Scale </w:t>
      </w:r>
      <w:r w:rsidRPr="00785A71">
        <w:rPr>
          <w:i/>
          <w:iCs/>
        </w:rPr>
        <w:lastRenderedPageBreak/>
        <w:t>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23400900" w:rsidR="002663E5" w:rsidRPr="00785A71" w:rsidRDefault="002663E5" w:rsidP="009942E1">
      <w:pPr>
        <w:tabs>
          <w:tab w:val="left" w:pos="426"/>
          <w:tab w:val="left" w:pos="1134"/>
        </w:tabs>
        <w:spacing w:line="276" w:lineRule="auto"/>
        <w:ind w:firstLine="567"/>
        <w:jc w:val="both"/>
        <w:rPr>
          <w:rFonts w:eastAsia="Times New Roman"/>
          <w:color w:val="212529"/>
          <w:lang w:val="en-US"/>
        </w:rPr>
      </w:pPr>
      <w:r w:rsidRPr="00785A71">
        <w:t>Sehingga pada penelitian ini pengenalan tulisan tangan pada karakter hanacaraka aksara jawa akan menerapkan metode SVM dengan bantuan SIFT dalam meningkatkan akurasi. Performa kedua metode tersebut akan dibandingkan dan menemukan metode yang paling efektif dalam hal akurasi</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7" w:name="_heading=h.30j0zll" w:colFirst="0" w:colLast="0"/>
      <w:bookmarkStart w:id="8" w:name="_Toc113000988"/>
      <w:bookmarkEnd w:id="7"/>
      <w:r w:rsidRPr="00785A71">
        <w:rPr>
          <w:rFonts w:ascii="Times New Roman" w:eastAsia="Times New Roman" w:hAnsi="Times New Roman" w:cs="Times New Roman"/>
          <w:b/>
          <w:color w:val="212529"/>
          <w:sz w:val="24"/>
          <w:szCs w:val="24"/>
        </w:rPr>
        <w:t>Rumusan Masalah</w:t>
      </w:r>
      <w:bookmarkEnd w:id="8"/>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7777777"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aksara jawa dengan </w:t>
      </w:r>
      <w:r w:rsidRPr="00785A71">
        <w:rPr>
          <w:i/>
          <w:iCs/>
        </w:rPr>
        <w:t>dataset</w:t>
      </w:r>
      <w:r w:rsidRPr="00785A71">
        <w:t xml:space="preserve"> yang sedikit?</w:t>
      </w:r>
    </w:p>
    <w:p w14:paraId="3FA9133B" w14:textId="77777777" w:rsidR="002663E5" w:rsidRPr="00785A71" w:rsidRDefault="002663E5" w:rsidP="00A60BE0">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3FE141E0" w:rsidR="002663E5" w:rsidRPr="00785A71" w:rsidRDefault="002663E5" w:rsidP="00A60BE0">
      <w:pPr>
        <w:pStyle w:val="ListParagraph"/>
        <w:numPr>
          <w:ilvl w:val="0"/>
          <w:numId w:val="4"/>
        </w:numPr>
        <w:spacing w:line="276" w:lineRule="auto"/>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9" w:name="_heading=h.1fob9te" w:colFirst="0" w:colLast="0"/>
      <w:bookmarkStart w:id="10" w:name="_Toc113000989"/>
      <w:bookmarkEnd w:id="9"/>
      <w:r w:rsidRPr="00785A71">
        <w:rPr>
          <w:rFonts w:ascii="Times New Roman" w:eastAsia="Times New Roman" w:hAnsi="Times New Roman" w:cs="Times New Roman"/>
          <w:b/>
          <w:color w:val="212529"/>
          <w:sz w:val="24"/>
          <w:szCs w:val="24"/>
        </w:rPr>
        <w:t>Batasan Masalah</w:t>
      </w:r>
      <w:bookmarkEnd w:id="10"/>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33D2FFFD" w14:textId="719A9A92" w:rsidR="00A82883" w:rsidRPr="00785A71" w:rsidRDefault="00A82883" w:rsidP="00A60BE0">
      <w:pPr>
        <w:numPr>
          <w:ilvl w:val="0"/>
          <w:numId w:val="5"/>
        </w:numPr>
        <w:spacing w:after="0" w:line="276" w:lineRule="auto"/>
        <w:ind w:leftChars="193" w:left="885" w:hangingChars="176" w:hanging="422"/>
        <w:jc w:val="both"/>
      </w:pPr>
      <w:r w:rsidRPr="00785A71">
        <w:t xml:space="preserve">Sumber data berasal dari </w:t>
      </w:r>
      <w:r w:rsidRPr="00785A71">
        <w:rPr>
          <w:i/>
          <w:iCs/>
        </w:rPr>
        <w:t>dataset</w:t>
      </w:r>
      <w:r w:rsidRPr="00785A71">
        <w:t xml:space="preserve"> yang disediakan di internet oleh Kaggle.com.</w:t>
      </w:r>
    </w:p>
    <w:p w14:paraId="64E0F069" w14:textId="77D14F10" w:rsidR="00A82883" w:rsidRPr="00785A71" w:rsidRDefault="00A82883" w:rsidP="00A60BE0">
      <w:pPr>
        <w:numPr>
          <w:ilvl w:val="0"/>
          <w:numId w:val="5"/>
        </w:numPr>
        <w:spacing w:after="0" w:line="276" w:lineRule="auto"/>
        <w:ind w:leftChars="193" w:left="885" w:hangingChars="176" w:hanging="422"/>
        <w:jc w:val="both"/>
      </w:pPr>
      <w:r w:rsidRPr="00785A71">
        <w:rPr>
          <w:i/>
          <w:iCs/>
        </w:rPr>
        <w:t>Dataset</w:t>
      </w:r>
      <w:r w:rsidRPr="00785A71">
        <w:t xml:space="preserve"> yang digunakan tidak lebih dari 3000 </w:t>
      </w:r>
      <w:r w:rsidRPr="00785A71">
        <w:rPr>
          <w:i/>
          <w:iCs/>
        </w:rPr>
        <w:t>record</w:t>
      </w:r>
      <w:r w:rsidRPr="00785A71">
        <w:t>.</w:t>
      </w:r>
    </w:p>
    <w:p w14:paraId="5E307054" w14:textId="08B362C6"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Analisis dilakukan untuk melihat performa algoritma dalam akurasi klasifikasi</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1" w:name="_heading=h.3znysh7" w:colFirst="0" w:colLast="0"/>
      <w:bookmarkStart w:id="12" w:name="_Toc113000990"/>
      <w:bookmarkEnd w:id="11"/>
      <w:r w:rsidRPr="00785A71">
        <w:rPr>
          <w:rFonts w:ascii="Times New Roman" w:eastAsia="Times New Roman" w:hAnsi="Times New Roman" w:cs="Times New Roman"/>
          <w:b/>
          <w:color w:val="212529"/>
          <w:sz w:val="24"/>
          <w:szCs w:val="24"/>
        </w:rPr>
        <w:t>Tujuan Penelitian</w:t>
      </w:r>
      <w:bookmarkEnd w:id="12"/>
    </w:p>
    <w:p w14:paraId="2D77ED4F" w14:textId="7E23580D"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Tujuan dari penelitian ini yaitu menerapkan algoritma SVM dengan bantuan SIFT sebagai fitur ekstraksi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3" w:name="_heading=h.2et92p0" w:colFirst="0" w:colLast="0"/>
      <w:bookmarkStart w:id="14" w:name="_Toc113000991"/>
      <w:bookmarkEnd w:id="13"/>
      <w:r w:rsidRPr="00785A71">
        <w:rPr>
          <w:rFonts w:ascii="Times New Roman" w:eastAsia="Times New Roman" w:hAnsi="Times New Roman" w:cs="Times New Roman"/>
          <w:b/>
          <w:sz w:val="24"/>
          <w:szCs w:val="24"/>
        </w:rPr>
        <w:t>Manfaat Penelitian</w:t>
      </w:r>
      <w:bookmarkEnd w:id="14"/>
    </w:p>
    <w:p w14:paraId="564488FC" w14:textId="194E4685"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Hasil penelitian dapat dimanfaatkan dalam bantuan pembelajaran siswa pada instansi pendidikan 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5" w:name="_heading=h.tyjcwt" w:colFirst="0" w:colLast="0"/>
      <w:bookmarkStart w:id="16" w:name="_Toc113000992"/>
      <w:bookmarkEnd w:id="15"/>
      <w:r w:rsidRPr="00785A71">
        <w:rPr>
          <w:rFonts w:ascii="Times New Roman" w:eastAsia="Times New Roman" w:hAnsi="Times New Roman" w:cs="Times New Roman"/>
          <w:b/>
          <w:color w:val="212529"/>
          <w:sz w:val="24"/>
          <w:szCs w:val="24"/>
        </w:rPr>
        <w:t>Tahapan Penelitian</w:t>
      </w:r>
      <w:bookmarkEnd w:id="16"/>
    </w:p>
    <w:p w14:paraId="11FC6BCD" w14:textId="15C9726C" w:rsidR="00A82883"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248EA55D" w14:textId="77777777" w:rsidR="002C6202" w:rsidRPr="00785A71" w:rsidRDefault="002C6202" w:rsidP="002C6202">
      <w:pPr>
        <w:tabs>
          <w:tab w:val="left" w:pos="425"/>
        </w:tabs>
        <w:spacing w:after="0" w:line="276" w:lineRule="auto"/>
        <w:jc w:val="center"/>
      </w:pPr>
      <w:r w:rsidRPr="00785A71">
        <w:rPr>
          <w:noProof/>
        </w:rPr>
        <w:lastRenderedPageBreak/>
        <w:drawing>
          <wp:inline distT="0" distB="0" distL="0" distR="0" wp14:anchorId="093943D3" wp14:editId="74EB98A4">
            <wp:extent cx="3489960" cy="3398782"/>
            <wp:effectExtent l="19050" t="19050" r="15240" b="1143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6898" cy="3405539"/>
                    </a:xfrm>
                    <a:prstGeom prst="rect">
                      <a:avLst/>
                    </a:prstGeom>
                    <a:noFill/>
                    <a:ln>
                      <a:solidFill>
                        <a:schemeClr val="tx1"/>
                      </a:solidFill>
                    </a:ln>
                  </pic:spPr>
                </pic:pic>
              </a:graphicData>
            </a:graphic>
          </wp:inline>
        </w:drawing>
      </w:r>
    </w:p>
    <w:p w14:paraId="0EF9C8D4" w14:textId="233407F5" w:rsidR="009942E1" w:rsidRDefault="002C6202" w:rsidP="002C6202">
      <w:pPr>
        <w:pStyle w:val="TA-Caption"/>
        <w:rPr>
          <w:rFonts w:cs="Times New Roman"/>
          <w:i/>
          <w:iCs/>
        </w:rPr>
      </w:pPr>
      <w:bookmarkStart w:id="17" w:name="_Toc115040791"/>
      <w:r>
        <w:t xml:space="preserve">Gambar </w:t>
      </w:r>
      <w:r w:rsidR="00201FB5">
        <w:fldChar w:fldCharType="begin"/>
      </w:r>
      <w:r w:rsidR="00201FB5">
        <w:instrText xml:space="preserve"> STYLEREF 1 \s </w:instrText>
      </w:r>
      <w:r w:rsidR="00201FB5">
        <w:fldChar w:fldCharType="separate"/>
      </w:r>
      <w:r w:rsidR="00717D53">
        <w:rPr>
          <w:noProof/>
        </w:rPr>
        <w:t>1</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w:t>
      </w:r>
      <w:r w:rsidR="00201FB5">
        <w:fldChar w:fldCharType="end"/>
      </w:r>
      <w:r w:rsidRPr="00785A71">
        <w:rPr>
          <w:rFonts w:cs="Times New Roman"/>
        </w:rPr>
        <w:t xml:space="preserve"> </w:t>
      </w:r>
      <w:r w:rsidRPr="00785A71">
        <w:rPr>
          <w:rFonts w:cs="Times New Roman"/>
          <w:i/>
          <w:iCs/>
        </w:rPr>
        <w:t>CRISP-DM Data Science Process</w:t>
      </w:r>
      <w:bookmarkEnd w:id="17"/>
    </w:p>
    <w:p w14:paraId="3B29E15C" w14:textId="77777777" w:rsidR="002C6202" w:rsidRPr="002C6202" w:rsidRDefault="002C6202" w:rsidP="002C6202">
      <w:pPr>
        <w:pStyle w:val="TA-Normal"/>
        <w:ind w:firstLine="0"/>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045B7C3C"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w:t>
      </w:r>
      <w:r w:rsidR="002C6202">
        <w:rPr>
          <w:lang w:val="en-US"/>
        </w:rPr>
        <w:lastRenderedPageBreak/>
        <w:t xml:space="preserve">pengembangan perangkat lunak. Proses pengembangan ini akan menggunakan metode Agile yang merupakan </w:t>
      </w:r>
      <w:r w:rsidR="002C6202">
        <w:t>sebuah metode manajemen proyek yang menggunakan siklus pengembangan yang singkat, atau bisa disebut juga “</w:t>
      </w:r>
      <w:r w:rsidR="002C6202" w:rsidRPr="002C6202">
        <w:rPr>
          <w:i/>
          <w:iCs/>
        </w:rPr>
        <w:t>sprint</w:t>
      </w:r>
      <w:r w:rsidR="002C6202">
        <w:t>” untuk fo</w:t>
      </w:r>
      <w:r w:rsidR="002C6202">
        <w:rPr>
          <w:lang w:val="en-US"/>
        </w:rPr>
        <w:t>k</w:t>
      </w:r>
      <w:r w:rsidR="002C6202">
        <w:t>us pada peningkatan berkelanjutan dalam pengembangan suatu produk atau layanan</w:t>
      </w:r>
      <w:r w:rsidR="00E231D3">
        <w:rPr>
          <w:lang w:val="en-US"/>
        </w:rPr>
        <w:t xml:space="preserve">. Beberapa proses yang ada di dalam metode Agile diantaranya yaitu </w:t>
      </w:r>
      <w:r w:rsidR="00E231D3" w:rsidRPr="00E231D3">
        <w:rPr>
          <w:i/>
          <w:iCs/>
          <w:lang w:val="en-US"/>
        </w:rPr>
        <w:t>requirements</w:t>
      </w:r>
      <w:r w:rsidR="00E231D3">
        <w:rPr>
          <w:lang w:val="en-US"/>
        </w:rPr>
        <w:t xml:space="preserve">, </w:t>
      </w:r>
      <w:r w:rsidR="00E231D3" w:rsidRPr="00E231D3">
        <w:rPr>
          <w:i/>
          <w:iCs/>
          <w:lang w:val="en-US"/>
        </w:rPr>
        <w:t>design</w:t>
      </w:r>
      <w:r w:rsidR="00E231D3">
        <w:rPr>
          <w:lang w:val="en-US"/>
        </w:rPr>
        <w:t xml:space="preserve">, </w:t>
      </w:r>
      <w:r w:rsidR="00E231D3" w:rsidRPr="00E231D3">
        <w:rPr>
          <w:i/>
          <w:iCs/>
          <w:lang w:val="en-US"/>
        </w:rPr>
        <w:t>development</w:t>
      </w:r>
      <w:r w:rsidR="00E231D3">
        <w:rPr>
          <w:lang w:val="en-US"/>
        </w:rPr>
        <w:t xml:space="preserve">, </w:t>
      </w:r>
      <w:r w:rsidR="00E231D3" w:rsidRPr="00E231D3">
        <w:rPr>
          <w:i/>
          <w:iCs/>
          <w:lang w:val="en-US"/>
        </w:rPr>
        <w:t>testing</w:t>
      </w:r>
      <w:r w:rsidR="00E231D3">
        <w:rPr>
          <w:lang w:val="en-US"/>
        </w:rPr>
        <w:t xml:space="preserve">, </w:t>
      </w:r>
      <w:r w:rsidR="00E231D3" w:rsidRPr="00E231D3">
        <w:rPr>
          <w:i/>
          <w:iCs/>
          <w:lang w:val="en-US"/>
        </w:rPr>
        <w:t>deployment</w:t>
      </w:r>
      <w:r w:rsidR="00E231D3">
        <w:rPr>
          <w:lang w:val="en-US"/>
        </w:rPr>
        <w:t xml:space="preserve">, </w:t>
      </w:r>
      <w:r w:rsidR="00E231D3" w:rsidRPr="00E231D3">
        <w:rPr>
          <w:i/>
          <w:iCs/>
          <w:lang w:val="en-US"/>
        </w:rPr>
        <w:t>review</w:t>
      </w:r>
      <w:r w:rsidR="002C6202">
        <w:rPr>
          <w:lang w:val="en-US"/>
        </w:rPr>
        <w:t xml:space="preserve"> (</w:t>
      </w:r>
      <w:r w:rsidR="003E4DD7">
        <w:t>Lutfiani</w:t>
      </w:r>
      <w:r w:rsidR="003E4DD7">
        <w:rPr>
          <w:lang w:val="en-US"/>
        </w:rPr>
        <w:t xml:space="preserve"> et al., 2020</w:t>
      </w:r>
      <w:r w:rsidR="002C6202">
        <w:rPr>
          <w:lang w:val="en-US"/>
        </w:rPr>
        <w:t>)</w:t>
      </w:r>
      <w:r w:rsidR="002C6202">
        <w:t>.</w:t>
      </w:r>
    </w:p>
    <w:p w14:paraId="15D0BCB6" w14:textId="56C3AA3A" w:rsidR="00E83DE3" w:rsidRDefault="00EA4E62" w:rsidP="00EA4E62">
      <w:pPr>
        <w:pStyle w:val="ListParagraph"/>
        <w:tabs>
          <w:tab w:val="left" w:pos="1134"/>
        </w:tabs>
        <w:spacing w:after="0" w:line="276" w:lineRule="auto"/>
        <w:ind w:left="0"/>
        <w:jc w:val="center"/>
        <w:rPr>
          <w:rFonts w:eastAsia="Times New Roman"/>
          <w:color w:val="212529"/>
        </w:rPr>
      </w:pPr>
      <w:r w:rsidRPr="00EA4E62">
        <w:rPr>
          <w:rFonts w:eastAsia="Times New Roman"/>
          <w:noProof/>
          <w:color w:val="212529"/>
        </w:rPr>
        <w:drawing>
          <wp:inline distT="0" distB="0" distL="0" distR="0" wp14:anchorId="1C38CEFF" wp14:editId="279A8AE7">
            <wp:extent cx="3415145" cy="2812473"/>
            <wp:effectExtent l="19050" t="19050" r="13970"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4051" cy="2819808"/>
                    </a:xfrm>
                    <a:prstGeom prst="rect">
                      <a:avLst/>
                    </a:prstGeom>
                    <a:ln>
                      <a:solidFill>
                        <a:schemeClr val="tx1"/>
                      </a:solidFill>
                    </a:ln>
                  </pic:spPr>
                </pic:pic>
              </a:graphicData>
            </a:graphic>
          </wp:inline>
        </w:drawing>
      </w:r>
    </w:p>
    <w:p w14:paraId="2B665CA5" w14:textId="0DC09242" w:rsidR="00EA4E62" w:rsidRPr="00785A71" w:rsidRDefault="00EA4E62" w:rsidP="00D0622C">
      <w:pPr>
        <w:pStyle w:val="TA-Caption"/>
        <w:rPr>
          <w:rFonts w:eastAsia="Times New Roman"/>
          <w:color w:val="212529"/>
        </w:rPr>
      </w:pPr>
      <w:bookmarkStart w:id="18" w:name="_Toc115040792"/>
      <w:r>
        <w:t xml:space="preserve">Gambar </w:t>
      </w:r>
      <w:r w:rsidR="00201FB5">
        <w:fldChar w:fldCharType="begin"/>
      </w:r>
      <w:r w:rsidR="00201FB5">
        <w:instrText xml:space="preserve"> STYLEREF 1 \s </w:instrText>
      </w:r>
      <w:r w:rsidR="00201FB5">
        <w:fldChar w:fldCharType="separate"/>
      </w:r>
      <w:r w:rsidR="00717D53">
        <w:rPr>
          <w:noProof/>
        </w:rPr>
        <w:t>1</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2</w:t>
      </w:r>
      <w:r w:rsidR="00201FB5">
        <w:fldChar w:fldCharType="end"/>
      </w:r>
      <w:r>
        <w:t xml:space="preserve"> Metode Pengembangan Perangkat Lunak Agile</w:t>
      </w:r>
      <w:bookmarkEnd w:id="18"/>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9" w:name="_heading=h.3dy6vkm" w:colFirst="0" w:colLast="0"/>
      <w:bookmarkStart w:id="20" w:name="_Toc113000993"/>
      <w:bookmarkEnd w:id="19"/>
      <w:r w:rsidRPr="00785A71">
        <w:rPr>
          <w:rFonts w:ascii="Times New Roman" w:eastAsia="Times New Roman" w:hAnsi="Times New Roman" w:cs="Times New Roman"/>
          <w:b/>
          <w:color w:val="212529"/>
          <w:sz w:val="24"/>
          <w:szCs w:val="24"/>
        </w:rPr>
        <w:t>Sistematika Penulisan</w:t>
      </w:r>
      <w:bookmarkEnd w:id="20"/>
    </w:p>
    <w:p w14:paraId="42509B28" w14:textId="40B677F9" w:rsidR="00E83DE3" w:rsidRPr="00785A71" w:rsidRDefault="00A82883" w:rsidP="005B302B">
      <w:pPr>
        <w:pStyle w:val="TA-Normal"/>
        <w:rPr>
          <w:b/>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p>
    <w:p w14:paraId="295D16E3" w14:textId="77777777" w:rsidR="00E83DE3" w:rsidRPr="00785A71" w:rsidRDefault="00E83DE3" w:rsidP="007513C0">
      <w:pPr>
        <w:tabs>
          <w:tab w:val="left" w:pos="1134"/>
        </w:tabs>
        <w:spacing w:line="276" w:lineRule="auto"/>
        <w:jc w:val="both"/>
        <w:rPr>
          <w:rFonts w:eastAsia="Times New Roman"/>
          <w:color w:val="212529"/>
        </w:rPr>
      </w:pPr>
    </w:p>
    <w:p w14:paraId="7343D5A2" w14:textId="77777777" w:rsidR="00E83DE3" w:rsidRPr="00785A71" w:rsidRDefault="00937995" w:rsidP="007513C0">
      <w:pPr>
        <w:spacing w:line="276" w:lineRule="auto"/>
        <w:rPr>
          <w:rFonts w:eastAsia="Times New Roman"/>
          <w:color w:val="212529"/>
        </w:rPr>
      </w:pPr>
      <w:r w:rsidRPr="00785A71">
        <w:br w:type="page"/>
      </w:r>
    </w:p>
    <w:p w14:paraId="7D794BEB" w14:textId="61B1267C"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21" w:name="_heading=h.1t3h5sf" w:colFirst="0" w:colLast="0"/>
      <w:bookmarkStart w:id="22" w:name="_Toc113000994"/>
      <w:bookmarkEnd w:id="21"/>
      <w:r w:rsidRPr="00785A71">
        <w:rPr>
          <w:rFonts w:ascii="Times New Roman" w:eastAsia="Times New Roman" w:hAnsi="Times New Roman" w:cs="Times New Roman"/>
          <w:b/>
          <w:color w:val="212529"/>
          <w:sz w:val="28"/>
          <w:szCs w:val="28"/>
        </w:rPr>
        <w:lastRenderedPageBreak/>
        <w:t>BAB II</w:t>
      </w:r>
      <w:bookmarkStart w:id="23" w:name="_heading=h.4d34og8" w:colFirst="0" w:colLast="0"/>
      <w:bookmarkEnd w:id="23"/>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2"/>
    </w:p>
    <w:p w14:paraId="227E66E5" w14:textId="1A1D761E" w:rsidR="002D35D3" w:rsidRPr="00785A71" w:rsidRDefault="002D35D3" w:rsidP="00A60BE0">
      <w:pPr>
        <w:pStyle w:val="TA-Head2"/>
        <w:numPr>
          <w:ilvl w:val="0"/>
          <w:numId w:val="7"/>
        </w:numPr>
        <w:ind w:left="567" w:hanging="567"/>
      </w:pPr>
      <w:bookmarkStart w:id="24" w:name="_Toc113000995"/>
      <w:r w:rsidRPr="00785A71">
        <w:t>Landasan Teori</w:t>
      </w:r>
      <w:bookmarkEnd w:id="24"/>
    </w:p>
    <w:p w14:paraId="4EF9C755" w14:textId="77777777" w:rsidR="00A03F24" w:rsidRPr="00785A71" w:rsidRDefault="00A03F24" w:rsidP="00A03F24">
      <w:pPr>
        <w:pStyle w:val="TA-Head3"/>
        <w:rPr>
          <w:rFonts w:cs="Times New Roman"/>
        </w:rPr>
      </w:pPr>
      <w:bookmarkStart w:id="25" w:name="_Toc113000996"/>
      <w:r w:rsidRPr="00785A71">
        <w:rPr>
          <w:rFonts w:cs="Times New Roman"/>
        </w:rPr>
        <w:t>2.1.1. Hanacaraka Aksara Jawa</w:t>
      </w:r>
      <w:bookmarkEnd w:id="25"/>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8909" cy="2195987"/>
                    </a:xfrm>
                    <a:prstGeom prst="rect">
                      <a:avLst/>
                    </a:prstGeom>
                    <a:ln>
                      <a:solidFill>
                        <a:schemeClr val="tx1"/>
                      </a:solidFill>
                    </a:ln>
                  </pic:spPr>
                </pic:pic>
              </a:graphicData>
            </a:graphic>
          </wp:inline>
        </w:drawing>
      </w:r>
    </w:p>
    <w:p w14:paraId="15F0174B" w14:textId="387089AE" w:rsidR="00A03F24" w:rsidRPr="00785A71" w:rsidRDefault="00AC0A0C" w:rsidP="00AC0A0C">
      <w:pPr>
        <w:pStyle w:val="TA-Caption"/>
        <w:rPr>
          <w:rFonts w:cs="Times New Roman"/>
        </w:rPr>
      </w:pPr>
      <w:bookmarkStart w:id="26" w:name="_Toc115040793"/>
      <w:r>
        <w:t xml:space="preserve">Gambar </w:t>
      </w:r>
      <w:r w:rsidR="00201FB5">
        <w:fldChar w:fldCharType="begin"/>
      </w:r>
      <w:r w:rsidR="00201FB5">
        <w:instrText xml:space="preserve"> STYLEREF 1 \s </w:instrText>
      </w:r>
      <w:r w:rsidR="00201FB5">
        <w:fldChar w:fldCharType="separate"/>
      </w:r>
      <w:r w:rsidR="00717D53">
        <w:rPr>
          <w:noProof/>
        </w:rPr>
        <w:t>2</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w:t>
      </w:r>
      <w:r w:rsidR="00201FB5">
        <w:fldChar w:fldCharType="end"/>
      </w:r>
      <w:r w:rsidRPr="00785A71">
        <w:rPr>
          <w:rFonts w:cs="Times New Roman"/>
        </w:rPr>
        <w:t xml:space="preserve"> Karakter Hanacaraka</w:t>
      </w:r>
      <w:bookmarkEnd w:id="26"/>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bookmarkStart w:id="27" w:name="_Toc113000997"/>
      <w:r w:rsidRPr="00785A71">
        <w:rPr>
          <w:rFonts w:cs="Times New Roman"/>
        </w:rPr>
        <w:t>2.1.2. Pengenalan Karakter Tulisan Tangan</w:t>
      </w:r>
      <w:bookmarkEnd w:id="27"/>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bookmarkStart w:id="28" w:name="_Toc113000998"/>
      <w:r w:rsidRPr="00785A71">
        <w:rPr>
          <w:rFonts w:cs="Times New Roman"/>
        </w:rPr>
        <w:lastRenderedPageBreak/>
        <w:t xml:space="preserve">2.1.3. </w:t>
      </w:r>
      <w:r w:rsidRPr="00785A71">
        <w:rPr>
          <w:rFonts w:cs="Times New Roman"/>
          <w:i/>
          <w:iCs/>
        </w:rPr>
        <w:t>Machine Learning</w:t>
      </w:r>
      <w:bookmarkEnd w:id="28"/>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bookmarkStart w:id="29" w:name="_Toc113000999"/>
      <w:r>
        <w:t>2.1.4. Augmentasi Data Gambar</w:t>
      </w:r>
      <w:bookmarkEnd w:id="29"/>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501F5F"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501F5F"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501F5F"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bookmarkStart w:id="30" w:name="_Toc113001000"/>
      <w:r w:rsidRPr="00785A71">
        <w:rPr>
          <w:rFonts w:cs="Times New Roman"/>
        </w:rPr>
        <w:t>2.1.</w:t>
      </w:r>
      <w:r w:rsidR="000A7C6C">
        <w:rPr>
          <w:rFonts w:cs="Times New Roman"/>
        </w:rPr>
        <w:t>5</w:t>
      </w:r>
      <w:r w:rsidRPr="00785A71">
        <w:rPr>
          <w:rFonts w:cs="Times New Roman"/>
        </w:rPr>
        <w:t>. Pengolahan Citra</w:t>
      </w:r>
      <w:bookmarkEnd w:id="30"/>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1" w:name="_Hlk107580052"/>
      <w:r w:rsidRPr="00730917">
        <w:rPr>
          <w:i/>
          <w:iCs/>
        </w:rPr>
        <w:t xml:space="preserve">Histogram equalization </w:t>
      </w:r>
      <w:bookmarkEnd w:id="31"/>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501F5F"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40332" cy="1638430"/>
                    </a:xfrm>
                    <a:prstGeom prst="rect">
                      <a:avLst/>
                    </a:prstGeom>
                    <a:ln>
                      <a:solidFill>
                        <a:schemeClr val="tx1"/>
                      </a:solidFill>
                    </a:ln>
                  </pic:spPr>
                </pic:pic>
              </a:graphicData>
            </a:graphic>
          </wp:inline>
        </w:drawing>
      </w:r>
    </w:p>
    <w:p w14:paraId="798698C9" w14:textId="5CF69370" w:rsidR="00525454" w:rsidRPr="00525454" w:rsidRDefault="00525454" w:rsidP="00525454">
      <w:pPr>
        <w:pStyle w:val="TA-Caption"/>
      </w:pPr>
      <w:bookmarkStart w:id="32" w:name="_Toc115040794"/>
      <w:r>
        <w:t xml:space="preserve">Gambar </w:t>
      </w:r>
      <w:r w:rsidR="00201FB5">
        <w:fldChar w:fldCharType="begin"/>
      </w:r>
      <w:r w:rsidR="00201FB5">
        <w:instrText xml:space="preserve"> STYLEREF 1 \s </w:instrText>
      </w:r>
      <w:r w:rsidR="00201FB5">
        <w:fldChar w:fldCharType="separate"/>
      </w:r>
      <w:r w:rsidR="00717D53">
        <w:rPr>
          <w:noProof/>
        </w:rPr>
        <w:t>2</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2</w:t>
      </w:r>
      <w:r w:rsidR="00201FB5">
        <w:fldChar w:fldCharType="end"/>
      </w:r>
      <w:r>
        <w:t xml:space="preserve"> </w:t>
      </w:r>
      <w:r w:rsidRPr="00525454">
        <w:rPr>
          <w:b w:val="0"/>
          <w:bCs w:val="0"/>
        </w:rPr>
        <w:t>Perbandingan Histogram Asli dengan Hasil Perataan Histogram</w:t>
      </w:r>
      <w:bookmarkEnd w:id="32"/>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bookmarkStart w:id="33" w:name="_Toc113001001"/>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bookmarkEnd w:id="33"/>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3151A44C" w14:textId="77777777" w:rsidR="00A03F24" w:rsidRPr="00785A71"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localization</w:t>
      </w:r>
    </w:p>
    <w:p w14:paraId="6678A256" w14:textId="77777777" w:rsidR="00A03F24" w:rsidRPr="00785A71"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3A63C99F" w:rsidR="00A03F24" w:rsidRPr="00785A71"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w:t>
      </w:r>
      <w:r w:rsidRPr="00785A71">
        <w:lastRenderedPageBreak/>
        <w:t xml:space="preserve">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26941" cy="2369155"/>
                    </a:xfrm>
                    <a:prstGeom prst="rect">
                      <a:avLst/>
                    </a:prstGeom>
                    <a:ln>
                      <a:solidFill>
                        <a:schemeClr val="tx1"/>
                      </a:solidFill>
                    </a:ln>
                  </pic:spPr>
                </pic:pic>
              </a:graphicData>
            </a:graphic>
          </wp:inline>
        </w:drawing>
      </w:r>
    </w:p>
    <w:p w14:paraId="67E98CCA" w14:textId="1B23F47F" w:rsidR="00A03F24" w:rsidRPr="00940F4E" w:rsidRDefault="00A03F24" w:rsidP="00940F4E">
      <w:pPr>
        <w:pStyle w:val="TA-Caption"/>
        <w:rPr>
          <w:szCs w:val="18"/>
        </w:rPr>
      </w:pPr>
      <w:bookmarkStart w:id="34" w:name="_Toc115040795"/>
      <w:r w:rsidRPr="00940F4E">
        <w:rPr>
          <w:szCs w:val="18"/>
        </w:rPr>
        <w:t xml:space="preserve">Gambar </w:t>
      </w:r>
      <w:r w:rsidR="00201FB5">
        <w:rPr>
          <w:szCs w:val="18"/>
        </w:rPr>
        <w:fldChar w:fldCharType="begin"/>
      </w:r>
      <w:r w:rsidR="00201FB5">
        <w:rPr>
          <w:szCs w:val="18"/>
        </w:rPr>
        <w:instrText xml:space="preserve"> STYLEREF 1 \s </w:instrText>
      </w:r>
      <w:r w:rsidR="00201FB5">
        <w:rPr>
          <w:szCs w:val="18"/>
        </w:rPr>
        <w:fldChar w:fldCharType="separate"/>
      </w:r>
      <w:r w:rsidR="00717D53">
        <w:rPr>
          <w:noProof/>
          <w:szCs w:val="18"/>
        </w:rPr>
        <w:t>2</w:t>
      </w:r>
      <w:r w:rsidR="00201FB5">
        <w:rPr>
          <w:szCs w:val="18"/>
        </w:rPr>
        <w:fldChar w:fldCharType="end"/>
      </w:r>
      <w:r w:rsidR="00201FB5">
        <w:rPr>
          <w:szCs w:val="18"/>
        </w:rPr>
        <w:t>.</w:t>
      </w:r>
      <w:r w:rsidR="00201FB5">
        <w:rPr>
          <w:szCs w:val="18"/>
        </w:rPr>
        <w:fldChar w:fldCharType="begin"/>
      </w:r>
      <w:r w:rsidR="00201FB5">
        <w:rPr>
          <w:szCs w:val="18"/>
        </w:rPr>
        <w:instrText xml:space="preserve"> SEQ Gambar \* ARABIC \s 1 </w:instrText>
      </w:r>
      <w:r w:rsidR="00201FB5">
        <w:rPr>
          <w:szCs w:val="18"/>
        </w:rPr>
        <w:fldChar w:fldCharType="separate"/>
      </w:r>
      <w:r w:rsidR="00717D53">
        <w:rPr>
          <w:noProof/>
          <w:szCs w:val="18"/>
        </w:rPr>
        <w:t>3</w:t>
      </w:r>
      <w:r w:rsidR="00201FB5">
        <w:rPr>
          <w:szCs w:val="18"/>
        </w:rPr>
        <w:fldChar w:fldCharType="end"/>
      </w:r>
      <w:r w:rsidRPr="00940F4E">
        <w:rPr>
          <w:szCs w:val="18"/>
        </w:rPr>
        <w:t xml:space="preserve"> Fitur SIFT</w:t>
      </w:r>
      <w:bookmarkEnd w:id="34"/>
    </w:p>
    <w:p w14:paraId="74B7A4E6" w14:textId="7CF327A2" w:rsidR="00940F4E" w:rsidRDefault="00940F4E" w:rsidP="007E4908">
      <w:pPr>
        <w:pStyle w:val="TA-Normal"/>
        <w:ind w:firstLine="0"/>
      </w:pPr>
    </w:p>
    <w:p w14:paraId="17446565" w14:textId="29FCE347" w:rsidR="007E4908" w:rsidRDefault="007E4908" w:rsidP="007E4908">
      <w:pPr>
        <w:pStyle w:val="TA-Head3"/>
      </w:pPr>
      <w:bookmarkStart w:id="35" w:name="_Toc113001002"/>
      <w:r w:rsidRPr="007E4908">
        <w:rPr>
          <w:rFonts w:eastAsiaTheme="minorEastAsia"/>
          <w:lang w:val="en-US" w:eastAsia="zh-CN"/>
        </w:rPr>
        <w:t>2.</w:t>
      </w:r>
      <w:r>
        <w:t xml:space="preserve">1.7. </w:t>
      </w:r>
      <w:r w:rsidRPr="0002325B">
        <w:rPr>
          <w:i/>
          <w:iCs/>
        </w:rPr>
        <w:t>K-Means</w:t>
      </w:r>
      <w:r w:rsidR="0002325B">
        <w:rPr>
          <w:i/>
          <w:iCs/>
        </w:rPr>
        <w:t xml:space="preserve"> Clustering</w:t>
      </w:r>
      <w:bookmarkEnd w:id="35"/>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501F5F"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501F5F"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bookmarkStart w:id="36" w:name="_Toc113001003"/>
      <w:r>
        <w:t xml:space="preserve">2.1.8. </w:t>
      </w:r>
      <w:r w:rsidRPr="00FD0B05">
        <w:rPr>
          <w:i/>
          <w:iCs/>
        </w:rPr>
        <w:t xml:space="preserve">Bag of </w:t>
      </w:r>
      <w:r w:rsidR="007679A3">
        <w:rPr>
          <w:i/>
          <w:iCs/>
        </w:rPr>
        <w:t>Words</w:t>
      </w:r>
      <w:bookmarkEnd w:id="36"/>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11970" cy="1822963"/>
                    </a:xfrm>
                    <a:prstGeom prst="rect">
                      <a:avLst/>
                    </a:prstGeom>
                    <a:ln>
                      <a:solidFill>
                        <a:schemeClr val="tx1"/>
                      </a:solidFill>
                    </a:ln>
                  </pic:spPr>
                </pic:pic>
              </a:graphicData>
            </a:graphic>
          </wp:inline>
        </w:drawing>
      </w:r>
    </w:p>
    <w:p w14:paraId="4A74B510" w14:textId="21234D54" w:rsidR="009D2584" w:rsidRDefault="009D2584" w:rsidP="009D2584">
      <w:pPr>
        <w:pStyle w:val="TA-Caption"/>
      </w:pPr>
      <w:bookmarkStart w:id="37" w:name="_Toc115040796"/>
      <w:r>
        <w:t xml:space="preserve">Gambar </w:t>
      </w:r>
      <w:r w:rsidR="00201FB5">
        <w:fldChar w:fldCharType="begin"/>
      </w:r>
      <w:r w:rsidR="00201FB5">
        <w:instrText xml:space="preserve"> STYLEREF 1 \s </w:instrText>
      </w:r>
      <w:r w:rsidR="00201FB5">
        <w:fldChar w:fldCharType="separate"/>
      </w:r>
      <w:r w:rsidR="00717D53">
        <w:rPr>
          <w:noProof/>
        </w:rPr>
        <w:t>2</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4</w:t>
      </w:r>
      <w:r w:rsidR="00201FB5">
        <w:fldChar w:fldCharType="end"/>
      </w:r>
      <w:r>
        <w:t xml:space="preserve"> Contoh klastering pada model BoW</w:t>
      </w:r>
      <w:bookmarkEnd w:id="37"/>
    </w:p>
    <w:p w14:paraId="35B9CC87" w14:textId="33E83022" w:rsidR="00CC566F" w:rsidRDefault="00CC566F" w:rsidP="00CC566F">
      <w:pPr>
        <w:pStyle w:val="TA-Normal"/>
        <w:ind w:firstLine="0"/>
      </w:pPr>
    </w:p>
    <w:p w14:paraId="6D8B6110" w14:textId="06D7828A" w:rsidR="00CC566F" w:rsidRDefault="00CC566F" w:rsidP="00CC566F">
      <w:pPr>
        <w:pStyle w:val="TA-Head3"/>
      </w:pPr>
      <w:bookmarkStart w:id="38" w:name="_Toc113001004"/>
      <w:r>
        <w:t xml:space="preserve">2.1.9. </w:t>
      </w:r>
      <w:r w:rsidRPr="00CC566F">
        <w:rPr>
          <w:i/>
          <w:iCs/>
        </w:rPr>
        <w:t>Feature Scaling</w:t>
      </w:r>
      <w:bookmarkEnd w:id="38"/>
    </w:p>
    <w:p w14:paraId="14B79AA3" w14:textId="4D1D39CB"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Pr="007F4A82">
        <w:rPr>
          <w:i/>
          <w:iCs/>
          <w:lang w:val="en-ID" w:eastAsia="en-US"/>
        </w:rPr>
        <w:t>Standardizatio</w:t>
      </w:r>
      <w:r>
        <w:rPr>
          <w:i/>
          <w:iCs/>
          <w:lang w:val="en-ID" w:eastAsia="en-US"/>
        </w:rPr>
        <w:t xml:space="preserve">n </w:t>
      </w:r>
      <w:r>
        <w:rPr>
          <w:lang w:val="en-ID" w:eastAsia="en-US"/>
        </w:rPr>
        <w:t xml:space="preserve">yang </w:t>
      </w:r>
      <w:r w:rsidRPr="007F4A82">
        <w:rPr>
          <w:lang w:val="en-ID" w:eastAsia="en-US"/>
        </w:rPr>
        <w:t xml:space="preserve">di mana nilai-nilai </w:t>
      </w:r>
      <w:r>
        <w:rPr>
          <w:lang w:val="en-ID" w:eastAsia="en-US"/>
        </w:rPr>
        <w:t xml:space="preserve">data </w:t>
      </w:r>
      <w:r w:rsidRPr="007F4A82">
        <w:rPr>
          <w:lang w:val="en-ID" w:eastAsia="en-US"/>
        </w:rPr>
        <w:t>dipusatkan di sekitar rata-rata dengan standa</w:t>
      </w:r>
      <w:r>
        <w:rPr>
          <w:lang w:val="en-ID" w:eastAsia="en-US"/>
        </w:rPr>
        <w:t>r</w:t>
      </w:r>
      <w:r w:rsidRPr="007F4A82">
        <w:rPr>
          <w:lang w:val="en-ID" w:eastAsia="en-US"/>
        </w:rPr>
        <w:t xml:space="preserve"> deviasi. Ini berarti rata-rata atribut menjadi nol dan distribusi yang dihasilkan memiliki </w:t>
      </w:r>
      <w:r>
        <w:rPr>
          <w:lang w:val="en-ID" w:eastAsia="en-US"/>
        </w:rPr>
        <w:t>standar deviasi</w:t>
      </w:r>
      <w:r w:rsidR="000F789F">
        <w:rPr>
          <w:lang w:val="en-ID" w:eastAsia="en-US"/>
        </w:rPr>
        <w:t xml:space="preserve"> yang bernilai 1</w:t>
      </w:r>
      <w:r>
        <w:rPr>
          <w:lang w:val="en-ID" w:eastAsia="en-US"/>
        </w:rPr>
        <w:t>.</w:t>
      </w:r>
      <w:r w:rsidR="002B2989">
        <w:rPr>
          <w:lang w:val="en-ID" w:eastAsia="en-US"/>
        </w:rPr>
        <w:t xml:space="preserve"> Berikut rumus yang digunakan dalam </w:t>
      </w:r>
      <w:r w:rsidR="002B2989" w:rsidRPr="002B2989">
        <w:rPr>
          <w:i/>
          <w:iCs/>
          <w:lang w:val="en-ID" w:eastAsia="en-US"/>
        </w:rPr>
        <w:t>standardization</w:t>
      </w:r>
      <w:r w:rsidR="002B2989">
        <w:rPr>
          <w:lang w:val="en-ID" w:eastAsia="en-US"/>
        </w:rPr>
        <w:t xml:space="preserve"> data yaitu menghitung terlebih dahulu nilai dari standar deviasi sebagai berikut.</w:t>
      </w:r>
    </w:p>
    <w:p w14:paraId="70DEE766" w14:textId="0CDC6B64" w:rsidR="002B2989" w:rsidRPr="002B2989" w:rsidRDefault="00501F5F"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w:r w:rsidR="002B2989">
        <w:tab/>
        <w:t>(2.14)</w:t>
      </w:r>
    </w:p>
    <w:p w14:paraId="0544BE37" w14:textId="5F32FC5F" w:rsidR="002B2989" w:rsidRPr="002B2989" w:rsidRDefault="002B2989" w:rsidP="00CC566F">
      <w:pPr>
        <w:pStyle w:val="TA-Normal"/>
        <w:rPr>
          <w:lang w:val="en-ID" w:eastAsia="en-US"/>
        </w:rPr>
      </w:pPr>
      <w:r>
        <w:rPr>
          <w:lang w:val="en-ID" w:eastAsia="en-US"/>
        </w:rPr>
        <w:t xml:space="preserve">Kemudian dari nilai standar deviasi, menghitung nilai data baru hasil </w:t>
      </w:r>
      <w:r w:rsidRPr="002B2989">
        <w:rPr>
          <w:i/>
          <w:iCs/>
          <w:lang w:val="en-ID" w:eastAsia="en-US"/>
        </w:rPr>
        <w:t>standardization</w:t>
      </w:r>
      <w:r>
        <w:rPr>
          <w:lang w:val="en-ID" w:eastAsia="en-US"/>
        </w:rPr>
        <w:t xml:space="preserve"> sebagai berikut.</w:t>
      </w:r>
    </w:p>
    <w:p w14:paraId="5A5D7D85" w14:textId="68D001CC" w:rsidR="002B2989" w:rsidRDefault="00501F5F" w:rsidP="002B2989">
      <w:pPr>
        <w:pStyle w:val="TA-Formula"/>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w:r w:rsidR="002B2989">
        <w:tab/>
        <w:t>(2.15)</w:t>
      </w:r>
    </w:p>
    <w:p w14:paraId="14E1E290" w14:textId="77777777" w:rsidR="002B2989" w:rsidRDefault="002B2989" w:rsidP="00A03F24">
      <w:pPr>
        <w:pStyle w:val="TA-Normal"/>
        <w:spacing w:after="0"/>
        <w:ind w:firstLine="0"/>
        <w:rPr>
          <w:lang w:val="en-ID" w:eastAsia="en-US"/>
        </w:rPr>
      </w:pPr>
    </w:p>
    <w:p w14:paraId="05CB033E" w14:textId="201B030B" w:rsidR="00A03F24" w:rsidRPr="007E4908" w:rsidRDefault="00A03F24" w:rsidP="00305911">
      <w:pPr>
        <w:pStyle w:val="TA-Head3"/>
      </w:pPr>
      <w:bookmarkStart w:id="39" w:name="_Toc113001005"/>
      <w:r w:rsidRPr="007E4908">
        <w:t>2.1.</w:t>
      </w:r>
      <w:r w:rsidR="00305911">
        <w:t>10</w:t>
      </w:r>
      <w:r w:rsidRPr="007E4908">
        <w:t>. Support Vector Machine</w:t>
      </w:r>
      <w:bookmarkEnd w:id="39"/>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an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1AAF378E" w:rsidR="00340379" w:rsidRDefault="00501F5F"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4A2A03">
        <w:t>6</w:t>
      </w:r>
      <w:r w:rsidR="00340379">
        <w:t>)</w:t>
      </w:r>
    </w:p>
    <w:p w14:paraId="5D151C75" w14:textId="42963B3D"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4A2A03">
        <w:t>7</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0B51C03A" w:rsidR="004A2A03" w:rsidRPr="004A2A03" w:rsidRDefault="00501F5F"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8)</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501F5F"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501F5F"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501F5F"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501F5F"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71BF89E2" w:rsidR="004A2A03" w:rsidRDefault="00501F5F"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476547">
        <w:t xml:space="preserve">9) </w:t>
      </w:r>
    </w:p>
    <w:p w14:paraId="4A1A5CCD" w14:textId="77777777" w:rsidR="004A2A03" w:rsidRDefault="00476547" w:rsidP="004A2A03">
      <w:pPr>
        <w:pStyle w:val="TA-Normal"/>
        <w:ind w:left="1134" w:firstLine="0"/>
      </w:pPr>
      <w:r>
        <w:t xml:space="preserve">Keterangan: </w:t>
      </w:r>
    </w:p>
    <w:p w14:paraId="386B296D" w14:textId="64E95B04" w:rsidR="004A2A03" w:rsidRDefault="00501F5F"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501F5F"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501F5F"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7743FC6" w:rsidR="004A2A03" w:rsidRDefault="00501F5F"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20)</w:t>
      </w:r>
    </w:p>
    <w:p w14:paraId="3E18B8FF" w14:textId="77777777" w:rsidR="004A2A03" w:rsidRDefault="00476547" w:rsidP="004A2A03">
      <w:pPr>
        <w:pStyle w:val="TA-Normal"/>
        <w:ind w:left="1134" w:firstLine="0"/>
      </w:pPr>
      <w:r>
        <w:t xml:space="preserve">Keterangan: </w:t>
      </w:r>
    </w:p>
    <w:p w14:paraId="5BC2112E" w14:textId="481889D9" w:rsidR="004A2A03" w:rsidRDefault="00501F5F"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501F5F"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5F75BD64" w:rsidR="004A2A03" w:rsidRDefault="00501F5F"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476547">
        <w:t xml:space="preserve">1) </w:t>
      </w:r>
    </w:p>
    <w:p w14:paraId="1776A5AD" w14:textId="77777777" w:rsidR="004A2A03" w:rsidRDefault="00476547" w:rsidP="004A2A03">
      <w:pPr>
        <w:pStyle w:val="TA-Normal"/>
        <w:ind w:left="1134" w:firstLine="0"/>
      </w:pPr>
      <w:r>
        <w:t xml:space="preserve">Keterangan: </w:t>
      </w:r>
    </w:p>
    <w:p w14:paraId="55FBEABE" w14:textId="0D7A4678" w:rsidR="004A2A03" w:rsidRDefault="00501F5F"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501F5F"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59714951"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2)</w:t>
      </w:r>
    </w:p>
    <w:p w14:paraId="560D4FCF" w14:textId="72B58C5B" w:rsidR="00A27E84" w:rsidRDefault="00A27E84" w:rsidP="006A4B6D">
      <w:pPr>
        <w:pStyle w:val="TA-Normal"/>
        <w:ind w:left="567" w:firstLine="0"/>
      </w:pPr>
      <w:r>
        <w:t>Keterangan:</w:t>
      </w:r>
    </w:p>
    <w:p w14:paraId="3C068326" w14:textId="4AE91697" w:rsidR="006A4B6D" w:rsidRDefault="00501F5F"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501F5F"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3AC8B917" w14:textId="794B6CD2" w:rsidR="000443ED" w:rsidRDefault="000443ED" w:rsidP="000443ED">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 xml:space="preserve">(2.23) </w:t>
      </w:r>
    </w:p>
    <w:p w14:paraId="54E7F16D" w14:textId="38DC1F2F" w:rsidR="00BC48C9" w:rsidRDefault="00BC48C9" w:rsidP="000443ED">
      <w:pPr>
        <w:pStyle w:val="TA-Normal"/>
        <w:ind w:firstLine="0"/>
      </w:pP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w:t>
      </w:r>
      <w:r>
        <w:lastRenderedPageBreak/>
        <w:t>lainnya begitu pula perlakuan yang sama dilakukan pada kelas lainnya. Ketika salah satu kelas akan dilatih maka kelas lainnya akan digabung menjadi nilai negatif dari kelas yang dituju.</w:t>
      </w:r>
    </w:p>
    <w:p w14:paraId="3D29227C" w14:textId="13D68626" w:rsidR="002D5A97" w:rsidRDefault="002D5A97" w:rsidP="002D5A97">
      <w:pPr>
        <w:pStyle w:val="TA-Head3"/>
      </w:pPr>
      <w:bookmarkStart w:id="40" w:name="_Toc113001006"/>
      <w:r w:rsidRPr="002D5A97">
        <w:rPr>
          <w:rFonts w:eastAsiaTheme="minorEastAsia"/>
          <w:lang w:val="en-US" w:eastAsia="zh-CN"/>
        </w:rPr>
        <w:t>2.1</w:t>
      </w:r>
      <w:r>
        <w:t>.1</w:t>
      </w:r>
      <w:r w:rsidR="00305911">
        <w:t>1</w:t>
      </w:r>
      <w:r>
        <w:t xml:space="preserve">. </w:t>
      </w:r>
      <w:r w:rsidR="00585AA5">
        <w:t>Optimasi Parameter Model</w:t>
      </w:r>
      <w:bookmarkEnd w:id="40"/>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29783B7B" w:rsidR="00330B2C" w:rsidRDefault="00585AA5" w:rsidP="00E935EB">
      <w:pPr>
        <w:pStyle w:val="TA-Head3"/>
      </w:pPr>
      <w:bookmarkStart w:id="41" w:name="_Toc113001007"/>
      <w:r>
        <w:t>2.1.12. Evaluasi</w:t>
      </w:r>
      <w:bookmarkEnd w:id="41"/>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48010610" w:rsidR="00E935EB" w:rsidRPr="00E935EB" w:rsidRDefault="00501F5F"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4)</w:t>
      </w:r>
    </w:p>
    <w:p w14:paraId="515380BA" w14:textId="7016942F" w:rsidR="00E935EB" w:rsidRPr="00E935EB" w:rsidRDefault="00501F5F"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5)</w:t>
      </w:r>
    </w:p>
    <w:p w14:paraId="25EDDB6A" w14:textId="44AA93E0" w:rsidR="00E935EB" w:rsidRPr="00E935EB" w:rsidRDefault="00501F5F"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6)</w:t>
      </w:r>
    </w:p>
    <w:p w14:paraId="29594D35" w14:textId="4BE06C33"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7)</w:t>
      </w:r>
    </w:p>
    <w:p w14:paraId="3F2BCD47" w14:textId="2DB9BE62" w:rsidR="0020004E" w:rsidRPr="00785A71" w:rsidRDefault="00BE426C" w:rsidP="00A60BE0">
      <w:pPr>
        <w:pStyle w:val="TA-Head2"/>
        <w:numPr>
          <w:ilvl w:val="0"/>
          <w:numId w:val="7"/>
        </w:numPr>
        <w:ind w:left="567" w:hanging="567"/>
      </w:pPr>
      <w:bookmarkStart w:id="42" w:name="_Toc113001008"/>
      <w:r w:rsidRPr="00785A71">
        <w:t>Studi Literatur</w:t>
      </w:r>
      <w:bookmarkEnd w:id="42"/>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lastRenderedPageBreak/>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10 </w:t>
      </w:r>
      <w:r w:rsidRPr="00785A71">
        <w:rPr>
          <w:i/>
          <w:iCs/>
        </w:rPr>
        <w:t>fold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lastRenderedPageBreak/>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w:t>
      </w:r>
      <w:r w:rsidRPr="00785A71">
        <w:lastRenderedPageBreak/>
        <w:t xml:space="preserve">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w:t>
      </w:r>
      <w:r w:rsidRPr="00785A71">
        <w:lastRenderedPageBreak/>
        <w:t xml:space="preserve">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lastRenderedPageBreak/>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SIFT(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w:t>
      </w:r>
      <w:r w:rsidRPr="00785A71">
        <w:lastRenderedPageBreak/>
        <w:t xml:space="preserve">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77777777"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Pr="00785A71">
        <w:rPr>
          <w:b/>
          <w:bCs/>
        </w:rPr>
        <w:t>Tabel 2.1</w:t>
      </w:r>
      <w:r w:rsidRPr="00785A71">
        <w:t xml:space="preserve"> berikut ini.</w:t>
      </w:r>
    </w:p>
    <w:p w14:paraId="720BECD1" w14:textId="14009888" w:rsidR="00A03F24" w:rsidRPr="00785A71" w:rsidRDefault="00AC0A0C" w:rsidP="00AC0A0C">
      <w:pPr>
        <w:pStyle w:val="TA-Caption"/>
        <w:rPr>
          <w:rFonts w:cs="Times New Roman"/>
        </w:rPr>
      </w:pPr>
      <w:bookmarkStart w:id="43" w:name="_Toc115040696"/>
      <w:r>
        <w:t xml:space="preserve">Tabel </w:t>
      </w:r>
      <w:r w:rsidR="00201FB5">
        <w:fldChar w:fldCharType="begin"/>
      </w:r>
      <w:r w:rsidR="00201FB5">
        <w:instrText xml:space="preserve"> STYLEREF 1 \s </w:instrText>
      </w:r>
      <w:r w:rsidR="00201FB5">
        <w:fldChar w:fldCharType="separate"/>
      </w:r>
      <w:r w:rsidR="00717D53">
        <w:rPr>
          <w:noProof/>
        </w:rPr>
        <w:t>2</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w:t>
      </w:r>
      <w:r w:rsidR="00201FB5">
        <w:fldChar w:fldCharType="end"/>
      </w:r>
      <w:r w:rsidRPr="00785A71">
        <w:rPr>
          <w:rFonts w:cs="Times New Roman"/>
        </w:rPr>
        <w:t xml:space="preserve"> State of the art</w:t>
      </w:r>
      <w:bookmarkEnd w:id="43"/>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785A71" w:rsidRDefault="00A03F24" w:rsidP="00C76D71">
            <w:pPr>
              <w:pStyle w:val="TA-TextTabel"/>
              <w:rPr>
                <w:rFonts w:cs="Times New Roman"/>
              </w:rPr>
            </w:pPr>
            <w:r w:rsidRPr="00785A71">
              <w:rPr>
                <w:rFonts w:cs="Times New Roman"/>
              </w:rPr>
              <w:t>No</w:t>
            </w:r>
          </w:p>
        </w:tc>
        <w:tc>
          <w:tcPr>
            <w:tcW w:w="1134" w:type="dxa"/>
          </w:tcPr>
          <w:p w14:paraId="7A4081B2" w14:textId="77777777" w:rsidR="00A03F24" w:rsidRPr="00785A71" w:rsidRDefault="00A03F24" w:rsidP="00C76D71">
            <w:pPr>
              <w:pStyle w:val="TA-TextTabel"/>
              <w:rPr>
                <w:rFonts w:cs="Times New Roman"/>
              </w:rPr>
            </w:pPr>
            <w:r w:rsidRPr="00785A71">
              <w:rPr>
                <w:rFonts w:cs="Times New Roman"/>
              </w:rPr>
              <w:t>Penulis</w:t>
            </w:r>
          </w:p>
        </w:tc>
        <w:tc>
          <w:tcPr>
            <w:tcW w:w="2013" w:type="dxa"/>
          </w:tcPr>
          <w:p w14:paraId="17BC8633" w14:textId="77777777" w:rsidR="00A03F24" w:rsidRPr="00785A71" w:rsidRDefault="00A03F24" w:rsidP="00C76D71">
            <w:pPr>
              <w:pStyle w:val="TA-TextTabel"/>
              <w:rPr>
                <w:rFonts w:cs="Times New Roman"/>
              </w:rPr>
            </w:pPr>
            <w:r w:rsidRPr="00785A71">
              <w:rPr>
                <w:rFonts w:cs="Times New Roman"/>
              </w:rPr>
              <w:t>Judul</w:t>
            </w:r>
          </w:p>
        </w:tc>
        <w:tc>
          <w:tcPr>
            <w:tcW w:w="1276" w:type="dxa"/>
          </w:tcPr>
          <w:p w14:paraId="367501CF" w14:textId="77777777" w:rsidR="00A03F24" w:rsidRPr="00785A71" w:rsidRDefault="00A03F24" w:rsidP="00C76D71">
            <w:pPr>
              <w:pStyle w:val="TA-TextTabel"/>
              <w:rPr>
                <w:rFonts w:cs="Times New Roman"/>
              </w:rPr>
            </w:pPr>
            <w:r w:rsidRPr="00785A71">
              <w:rPr>
                <w:rFonts w:cs="Times New Roman"/>
              </w:rPr>
              <w:t>Metode</w:t>
            </w:r>
          </w:p>
        </w:tc>
        <w:tc>
          <w:tcPr>
            <w:tcW w:w="3827" w:type="dxa"/>
          </w:tcPr>
          <w:p w14:paraId="41D32D47" w14:textId="77777777" w:rsidR="00A03F24" w:rsidRPr="00785A71" w:rsidRDefault="00A03F24" w:rsidP="00C76D71">
            <w:pPr>
              <w:pStyle w:val="TA-TextTabel"/>
              <w:rPr>
                <w:rFonts w:cs="Times New Roman"/>
              </w:rPr>
            </w:pPr>
            <w:r w:rsidRPr="00785A71">
              <w:rPr>
                <w:rFonts w:cs="Times New Roman"/>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A03F24" w:rsidRPr="00785A71" w14:paraId="6EFE9266" w14:textId="77777777" w:rsidTr="0009426D">
        <w:tc>
          <w:tcPr>
            <w:tcW w:w="534" w:type="dxa"/>
          </w:tcPr>
          <w:p w14:paraId="795F0AA1" w14:textId="77777777" w:rsidR="00A03F24" w:rsidRPr="00785A71" w:rsidRDefault="00A03F24" w:rsidP="00C76D71">
            <w:pPr>
              <w:pStyle w:val="TA-TextTabel"/>
              <w:rPr>
                <w:rFonts w:cs="Times New Roman"/>
              </w:rPr>
            </w:pPr>
            <w:r w:rsidRPr="00785A71">
              <w:rPr>
                <w:rFonts w:cs="Times New Roman"/>
              </w:rPr>
              <w:t>5</w:t>
            </w:r>
          </w:p>
        </w:tc>
        <w:tc>
          <w:tcPr>
            <w:tcW w:w="1134" w:type="dxa"/>
          </w:tcPr>
          <w:p w14:paraId="4E27AAB7" w14:textId="77777777" w:rsidR="00A03F24" w:rsidRPr="00785A71" w:rsidRDefault="00A03F24" w:rsidP="00C76D71">
            <w:pPr>
              <w:pStyle w:val="TA-TextTabel"/>
              <w:rPr>
                <w:rFonts w:cs="Times New Roman"/>
              </w:rPr>
            </w:pPr>
            <w:r w:rsidRPr="00785A71">
              <w:rPr>
                <w:rFonts w:cs="Times New Roman"/>
              </w:rPr>
              <w:t>Widiarti &amp; Wastu (2009)</w:t>
            </w:r>
          </w:p>
        </w:tc>
        <w:tc>
          <w:tcPr>
            <w:tcW w:w="2013" w:type="dxa"/>
          </w:tcPr>
          <w:p w14:paraId="62CCFB6E" w14:textId="77777777" w:rsidR="00A03F24" w:rsidRPr="00785A71" w:rsidRDefault="00A03F24" w:rsidP="00C76D71">
            <w:pPr>
              <w:pStyle w:val="TA-TextTabel"/>
              <w:rPr>
                <w:rFonts w:cs="Times New Roman"/>
                <w:i/>
                <w:iCs/>
              </w:rPr>
            </w:pPr>
            <w:r w:rsidRPr="00785A71">
              <w:rPr>
                <w:rFonts w:cs="Times New Roman"/>
                <w:i/>
                <w:iCs/>
              </w:rPr>
              <w:t>Javanese Character Recognition Using Hidden Markov Model</w:t>
            </w:r>
          </w:p>
        </w:tc>
        <w:tc>
          <w:tcPr>
            <w:tcW w:w="1276" w:type="dxa"/>
          </w:tcPr>
          <w:p w14:paraId="41C8F55E" w14:textId="77777777" w:rsidR="00A03F24" w:rsidRDefault="00A03F24" w:rsidP="00C76D71">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p w14:paraId="6CD699B4" w14:textId="71DCE1A2" w:rsidR="00FB46AA" w:rsidRPr="00785A71" w:rsidRDefault="00FB46AA" w:rsidP="00C76D71">
            <w:pPr>
              <w:pStyle w:val="TA-TextTabel"/>
              <w:rPr>
                <w:rFonts w:cs="Times New Roman"/>
              </w:rPr>
            </w:pPr>
          </w:p>
        </w:tc>
        <w:tc>
          <w:tcPr>
            <w:tcW w:w="3827" w:type="dxa"/>
          </w:tcPr>
          <w:p w14:paraId="7FD37A0F" w14:textId="77777777" w:rsidR="00A03F24" w:rsidRPr="00785A71" w:rsidRDefault="00A03F24" w:rsidP="00C76D71">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A03F24" w:rsidRPr="00785A71" w14:paraId="36A08D60" w14:textId="77777777" w:rsidTr="0009426D">
        <w:tc>
          <w:tcPr>
            <w:tcW w:w="534" w:type="dxa"/>
          </w:tcPr>
          <w:p w14:paraId="3743441F" w14:textId="77777777" w:rsidR="00A03F24" w:rsidRPr="00785A71" w:rsidRDefault="00A03F24" w:rsidP="00C76D71">
            <w:pPr>
              <w:pStyle w:val="TA-TextTabel"/>
              <w:rPr>
                <w:rFonts w:cs="Times New Roman"/>
              </w:rPr>
            </w:pPr>
            <w:r w:rsidRPr="00785A71">
              <w:rPr>
                <w:rFonts w:cs="Times New Roman"/>
              </w:rPr>
              <w:lastRenderedPageBreak/>
              <w:t>6</w:t>
            </w:r>
          </w:p>
        </w:tc>
        <w:tc>
          <w:tcPr>
            <w:tcW w:w="1134" w:type="dxa"/>
          </w:tcPr>
          <w:p w14:paraId="2A9936D9" w14:textId="77777777" w:rsidR="00A03F24" w:rsidRPr="00785A71" w:rsidRDefault="00A03F24" w:rsidP="00C76D71">
            <w:pPr>
              <w:pStyle w:val="TA-TextTabel"/>
              <w:rPr>
                <w:rFonts w:cs="Times New Roman"/>
              </w:rPr>
            </w:pPr>
            <w:r w:rsidRPr="00785A71">
              <w:rPr>
                <w:rFonts w:cs="Times New Roman"/>
              </w:rPr>
              <w:t>Yulianti et al. (2019)</w:t>
            </w:r>
          </w:p>
        </w:tc>
        <w:tc>
          <w:tcPr>
            <w:tcW w:w="2013" w:type="dxa"/>
          </w:tcPr>
          <w:p w14:paraId="52D9F7A6" w14:textId="77777777" w:rsidR="00A03F24" w:rsidRPr="00785A71" w:rsidRDefault="00A03F24" w:rsidP="00C76D71">
            <w:pPr>
              <w:pStyle w:val="TA-TextTabel"/>
              <w:rPr>
                <w:rFonts w:cs="Times New Roman"/>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EFE8CD3" w14:textId="77777777" w:rsidR="00A03F24" w:rsidRPr="00785A71" w:rsidRDefault="00A03F24" w:rsidP="00C76D71">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566D353F" w14:textId="77777777" w:rsidR="00A03F24" w:rsidRPr="00785A71" w:rsidRDefault="00A03F24" w:rsidP="00C76D71">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A03F24" w:rsidRPr="00785A71" w14:paraId="567530AD" w14:textId="77777777" w:rsidTr="0009426D">
        <w:tc>
          <w:tcPr>
            <w:tcW w:w="534" w:type="dxa"/>
          </w:tcPr>
          <w:p w14:paraId="485C6D66" w14:textId="77777777" w:rsidR="00A03F24" w:rsidRPr="00785A71" w:rsidRDefault="00A03F24" w:rsidP="00C76D71">
            <w:pPr>
              <w:pStyle w:val="TA-TextTabel"/>
              <w:rPr>
                <w:rFonts w:cs="Times New Roman"/>
              </w:rPr>
            </w:pPr>
            <w:r w:rsidRPr="00785A71">
              <w:rPr>
                <w:rFonts w:cs="Times New Roman"/>
              </w:rPr>
              <w:t>7</w:t>
            </w:r>
          </w:p>
        </w:tc>
        <w:tc>
          <w:tcPr>
            <w:tcW w:w="1134" w:type="dxa"/>
          </w:tcPr>
          <w:p w14:paraId="1CDDAD83" w14:textId="77777777" w:rsidR="00A03F24" w:rsidRPr="00785A71" w:rsidRDefault="00A03F24" w:rsidP="00C76D71">
            <w:pPr>
              <w:pStyle w:val="TA-TextTabel"/>
              <w:rPr>
                <w:rFonts w:cs="Times New Roman"/>
              </w:rPr>
            </w:pPr>
            <w:r w:rsidRPr="00785A71">
              <w:rPr>
                <w:rFonts w:cs="Times New Roman"/>
              </w:rPr>
              <w:t>Rasyidi et al. (2021)</w:t>
            </w:r>
          </w:p>
        </w:tc>
        <w:tc>
          <w:tcPr>
            <w:tcW w:w="2013" w:type="dxa"/>
          </w:tcPr>
          <w:p w14:paraId="7F562AB1" w14:textId="77777777" w:rsidR="00A03F24" w:rsidRPr="00785A71" w:rsidRDefault="00A03F24" w:rsidP="00C76D71">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27B0B9AB" w14:textId="77777777" w:rsidR="00A03F24" w:rsidRPr="00785A71" w:rsidRDefault="00A03F24" w:rsidP="00C76D71">
            <w:pPr>
              <w:pStyle w:val="TA-TextTabel"/>
              <w:rPr>
                <w:rFonts w:cs="Times New Roman"/>
                <w:i/>
                <w:iCs/>
              </w:rPr>
            </w:pPr>
            <w:r w:rsidRPr="00785A71">
              <w:rPr>
                <w:rFonts w:cs="Times New Roman"/>
                <w:i/>
                <w:iCs/>
              </w:rPr>
              <w:t>Random Forest</w:t>
            </w:r>
          </w:p>
        </w:tc>
        <w:tc>
          <w:tcPr>
            <w:tcW w:w="3827" w:type="dxa"/>
          </w:tcPr>
          <w:p w14:paraId="41CFA837" w14:textId="77777777" w:rsidR="00A03F24" w:rsidRPr="00785A71" w:rsidRDefault="00A03F24" w:rsidP="00C76D71">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A03F24" w:rsidRPr="00785A71" w14:paraId="0BB74D6D" w14:textId="77777777" w:rsidTr="0009426D">
        <w:tc>
          <w:tcPr>
            <w:tcW w:w="534" w:type="dxa"/>
          </w:tcPr>
          <w:p w14:paraId="68D94FDC" w14:textId="77777777" w:rsidR="00A03F24" w:rsidRPr="00785A71" w:rsidRDefault="00A03F24" w:rsidP="00C76D71">
            <w:pPr>
              <w:pStyle w:val="TA-TextTabel"/>
              <w:rPr>
                <w:rFonts w:cs="Times New Roman"/>
              </w:rPr>
            </w:pPr>
            <w:r w:rsidRPr="00785A71">
              <w:rPr>
                <w:rFonts w:cs="Times New Roman"/>
              </w:rPr>
              <w:t>8</w:t>
            </w:r>
          </w:p>
        </w:tc>
        <w:tc>
          <w:tcPr>
            <w:tcW w:w="1134" w:type="dxa"/>
          </w:tcPr>
          <w:p w14:paraId="73D9A427" w14:textId="77777777" w:rsidR="00A03F24" w:rsidRPr="00785A71" w:rsidRDefault="00A03F24" w:rsidP="00C76D71">
            <w:pPr>
              <w:pStyle w:val="TA-TextTabel"/>
              <w:rPr>
                <w:rFonts w:cs="Times New Roman"/>
              </w:rPr>
            </w:pPr>
            <w:r w:rsidRPr="00785A71">
              <w:rPr>
                <w:rFonts w:cs="Times New Roman"/>
              </w:rPr>
              <w:t>Rismiyati et al. (2017)</w:t>
            </w:r>
          </w:p>
        </w:tc>
        <w:tc>
          <w:tcPr>
            <w:tcW w:w="2013" w:type="dxa"/>
          </w:tcPr>
          <w:p w14:paraId="7F7B6852" w14:textId="77777777" w:rsidR="00A03F24" w:rsidRPr="00785A71" w:rsidRDefault="00A03F24" w:rsidP="00C76D71">
            <w:pPr>
              <w:pStyle w:val="TA-TextTabel"/>
              <w:rPr>
                <w:rFonts w:cs="Times New Roman"/>
                <w:i/>
                <w:iCs/>
              </w:rPr>
            </w:pPr>
            <w:r w:rsidRPr="00785A71">
              <w:rPr>
                <w:rFonts w:cs="Times New Roman"/>
                <w:i/>
                <w:iCs/>
              </w:rPr>
              <w:t>Deep Learning for Handwritten Javanese Character</w:t>
            </w:r>
          </w:p>
          <w:p w14:paraId="3C5E113E" w14:textId="77777777" w:rsidR="00A03F24" w:rsidRPr="00785A71" w:rsidRDefault="00A03F24" w:rsidP="00C76D71">
            <w:pPr>
              <w:pStyle w:val="TA-TextTabel"/>
              <w:rPr>
                <w:rFonts w:cs="Times New Roman"/>
              </w:rPr>
            </w:pPr>
            <w:r w:rsidRPr="00785A71">
              <w:rPr>
                <w:rFonts w:cs="Times New Roman"/>
                <w:i/>
                <w:iCs/>
              </w:rPr>
              <w:t>Recognition</w:t>
            </w:r>
          </w:p>
        </w:tc>
        <w:tc>
          <w:tcPr>
            <w:tcW w:w="1276" w:type="dxa"/>
          </w:tcPr>
          <w:p w14:paraId="7FC8504F" w14:textId="77777777" w:rsidR="00A03F24" w:rsidRPr="00785A71" w:rsidRDefault="00A03F24" w:rsidP="00C76D71">
            <w:pPr>
              <w:pStyle w:val="TA-TextTabel"/>
              <w:rPr>
                <w:rFonts w:cs="Times New Roman"/>
              </w:rPr>
            </w:pPr>
            <w:r w:rsidRPr="00785A71">
              <w:rPr>
                <w:rFonts w:cs="Times New Roman"/>
              </w:rPr>
              <w:t>CNN &amp; DNN</w:t>
            </w:r>
          </w:p>
        </w:tc>
        <w:tc>
          <w:tcPr>
            <w:tcW w:w="3827" w:type="dxa"/>
          </w:tcPr>
          <w:p w14:paraId="42BDF045" w14:textId="77777777" w:rsidR="00A03F24" w:rsidRPr="00785A71" w:rsidRDefault="00A03F24" w:rsidP="00C76D71">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A03F24" w:rsidRPr="00785A71" w14:paraId="06ECD6BF" w14:textId="77777777" w:rsidTr="0009426D">
        <w:tc>
          <w:tcPr>
            <w:tcW w:w="534" w:type="dxa"/>
          </w:tcPr>
          <w:p w14:paraId="12221795" w14:textId="77777777" w:rsidR="00A03F24" w:rsidRPr="00785A71" w:rsidRDefault="00A03F24" w:rsidP="00C76D71">
            <w:pPr>
              <w:pStyle w:val="TA-TextTabel"/>
              <w:rPr>
                <w:rFonts w:cs="Times New Roman"/>
              </w:rPr>
            </w:pPr>
            <w:r w:rsidRPr="00785A71">
              <w:rPr>
                <w:rFonts w:cs="Times New Roman"/>
              </w:rPr>
              <w:t>9</w:t>
            </w:r>
          </w:p>
        </w:tc>
        <w:tc>
          <w:tcPr>
            <w:tcW w:w="1134" w:type="dxa"/>
          </w:tcPr>
          <w:p w14:paraId="40EF5F75" w14:textId="77777777" w:rsidR="00A03F24" w:rsidRPr="00785A71" w:rsidRDefault="00A03F24" w:rsidP="00C76D71">
            <w:pPr>
              <w:pStyle w:val="TA-TextTabel"/>
              <w:rPr>
                <w:rFonts w:cs="Times New Roman"/>
              </w:rPr>
            </w:pPr>
            <w:r w:rsidRPr="00785A71">
              <w:rPr>
                <w:rFonts w:cs="Times New Roman"/>
              </w:rPr>
              <w:t>Susanto et al. (2021)</w:t>
            </w:r>
          </w:p>
        </w:tc>
        <w:tc>
          <w:tcPr>
            <w:tcW w:w="2013" w:type="dxa"/>
          </w:tcPr>
          <w:p w14:paraId="3A2DEB6A" w14:textId="77777777" w:rsidR="00A03F24" w:rsidRPr="00785A71" w:rsidRDefault="00A03F24" w:rsidP="00C76D71">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0EAD082B" w14:textId="77777777" w:rsidR="00A03F24" w:rsidRPr="00785A71" w:rsidRDefault="00A03F24" w:rsidP="00C76D71">
            <w:pPr>
              <w:pStyle w:val="TA-TextTabel"/>
              <w:rPr>
                <w:rFonts w:cs="Times New Roman"/>
              </w:rPr>
            </w:pPr>
            <w:r w:rsidRPr="00785A71">
              <w:rPr>
                <w:rFonts w:cs="Times New Roman"/>
              </w:rPr>
              <w:t>KNN &amp; HOG</w:t>
            </w:r>
          </w:p>
        </w:tc>
        <w:tc>
          <w:tcPr>
            <w:tcW w:w="3827" w:type="dxa"/>
          </w:tcPr>
          <w:p w14:paraId="1F1F181D" w14:textId="77777777" w:rsidR="00A03F24" w:rsidRPr="00785A71" w:rsidRDefault="00A03F24" w:rsidP="00C76D71">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A03F24" w:rsidRPr="00785A71" w14:paraId="24074328" w14:textId="77777777" w:rsidTr="0009426D">
        <w:tc>
          <w:tcPr>
            <w:tcW w:w="534" w:type="dxa"/>
          </w:tcPr>
          <w:p w14:paraId="46F7186E" w14:textId="77777777" w:rsidR="00A03F24" w:rsidRPr="00785A71" w:rsidRDefault="00A03F24" w:rsidP="00C76D71">
            <w:pPr>
              <w:pStyle w:val="TA-TextTabel"/>
              <w:rPr>
                <w:rFonts w:cs="Times New Roman"/>
              </w:rPr>
            </w:pPr>
            <w:r w:rsidRPr="00785A71">
              <w:rPr>
                <w:rFonts w:cs="Times New Roman"/>
              </w:rPr>
              <w:t>10</w:t>
            </w:r>
          </w:p>
        </w:tc>
        <w:tc>
          <w:tcPr>
            <w:tcW w:w="1134" w:type="dxa"/>
          </w:tcPr>
          <w:p w14:paraId="107112E6" w14:textId="77777777" w:rsidR="00A03F24" w:rsidRPr="00785A71" w:rsidRDefault="00A03F24" w:rsidP="00C76D71">
            <w:pPr>
              <w:pStyle w:val="TA-TextTabel"/>
              <w:rPr>
                <w:rFonts w:cs="Times New Roman"/>
              </w:rPr>
            </w:pPr>
            <w:r w:rsidRPr="00785A71">
              <w:rPr>
                <w:rFonts w:cs="Times New Roman"/>
              </w:rPr>
              <w:t>Robby et al. (2019)</w:t>
            </w:r>
          </w:p>
        </w:tc>
        <w:tc>
          <w:tcPr>
            <w:tcW w:w="2013" w:type="dxa"/>
          </w:tcPr>
          <w:p w14:paraId="5CEEBA59" w14:textId="77777777" w:rsidR="00A03F24" w:rsidRPr="00785A71" w:rsidRDefault="00A03F24" w:rsidP="00C76D71">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4D6FDC65" w14:textId="77777777" w:rsidR="00A03F24" w:rsidRPr="00785A71" w:rsidRDefault="00A03F24" w:rsidP="00C76D71">
            <w:pPr>
              <w:pStyle w:val="TA-TextTabel"/>
              <w:rPr>
                <w:rFonts w:cs="Times New Roman"/>
              </w:rPr>
            </w:pPr>
            <w:r w:rsidRPr="00785A71">
              <w:rPr>
                <w:rFonts w:cs="Times New Roman"/>
              </w:rPr>
              <w:t>Neural Network API Tesseract OCR</w:t>
            </w:r>
          </w:p>
        </w:tc>
        <w:tc>
          <w:tcPr>
            <w:tcW w:w="3827" w:type="dxa"/>
          </w:tcPr>
          <w:p w14:paraId="5766F664" w14:textId="77777777" w:rsidR="00A03F24" w:rsidRPr="00785A71" w:rsidRDefault="00A03F24" w:rsidP="00C76D71">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A03F24" w:rsidRPr="00785A71" w14:paraId="11772F57" w14:textId="77777777" w:rsidTr="0009426D">
        <w:tc>
          <w:tcPr>
            <w:tcW w:w="534" w:type="dxa"/>
          </w:tcPr>
          <w:p w14:paraId="45A80D6E" w14:textId="77777777" w:rsidR="00A03F24" w:rsidRPr="00785A71" w:rsidRDefault="00A03F24" w:rsidP="00C76D71">
            <w:pPr>
              <w:pStyle w:val="TA-TextTabel"/>
              <w:rPr>
                <w:rFonts w:cs="Times New Roman"/>
              </w:rPr>
            </w:pPr>
            <w:r w:rsidRPr="00785A71">
              <w:rPr>
                <w:rFonts w:cs="Times New Roman"/>
              </w:rPr>
              <w:t>11</w:t>
            </w:r>
          </w:p>
        </w:tc>
        <w:tc>
          <w:tcPr>
            <w:tcW w:w="1134" w:type="dxa"/>
          </w:tcPr>
          <w:p w14:paraId="5B17FBC4" w14:textId="77777777" w:rsidR="00A03F24" w:rsidRPr="00785A71" w:rsidRDefault="00A03F24" w:rsidP="00C76D71">
            <w:pPr>
              <w:pStyle w:val="TA-TextTabel"/>
              <w:rPr>
                <w:rFonts w:cs="Times New Roman"/>
              </w:rPr>
            </w:pPr>
            <w:r w:rsidRPr="00785A71">
              <w:rPr>
                <w:rFonts w:cs="Times New Roman"/>
              </w:rPr>
              <w:t>Surinta et al. (2015)</w:t>
            </w:r>
          </w:p>
        </w:tc>
        <w:tc>
          <w:tcPr>
            <w:tcW w:w="2013" w:type="dxa"/>
          </w:tcPr>
          <w:p w14:paraId="422280FE" w14:textId="77777777" w:rsidR="00A03F24" w:rsidRPr="00785A71" w:rsidRDefault="00A03F24" w:rsidP="00C76D71">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40BB749A" w14:textId="77777777" w:rsidR="00A03F24" w:rsidRPr="00785A71" w:rsidRDefault="00A03F24" w:rsidP="00C76D71">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72751A19" w14:textId="77777777" w:rsidR="00A03F24" w:rsidRPr="00785A71" w:rsidRDefault="00A03F24" w:rsidP="00C76D71">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A03F24" w:rsidRPr="00785A71" w14:paraId="47BFA702" w14:textId="77777777" w:rsidTr="0009426D">
        <w:tc>
          <w:tcPr>
            <w:tcW w:w="534" w:type="dxa"/>
          </w:tcPr>
          <w:p w14:paraId="245FD2A1" w14:textId="77777777" w:rsidR="00A03F24" w:rsidRPr="00785A71" w:rsidRDefault="00A03F24" w:rsidP="00C76D71">
            <w:pPr>
              <w:pStyle w:val="TA-TextTabel"/>
              <w:rPr>
                <w:rFonts w:cs="Times New Roman"/>
              </w:rPr>
            </w:pPr>
            <w:r w:rsidRPr="00785A71">
              <w:rPr>
                <w:rFonts w:cs="Times New Roman"/>
              </w:rPr>
              <w:t>12</w:t>
            </w:r>
          </w:p>
        </w:tc>
        <w:tc>
          <w:tcPr>
            <w:tcW w:w="1134" w:type="dxa"/>
          </w:tcPr>
          <w:p w14:paraId="0B2042E8" w14:textId="77777777" w:rsidR="00A03F24" w:rsidRPr="00785A71" w:rsidRDefault="00A03F24" w:rsidP="00C76D71">
            <w:pPr>
              <w:pStyle w:val="TA-TextTabel"/>
              <w:rPr>
                <w:rFonts w:cs="Times New Roman"/>
              </w:rPr>
            </w:pPr>
            <w:r w:rsidRPr="00785A71">
              <w:rPr>
                <w:rFonts w:cs="Times New Roman"/>
              </w:rPr>
              <w:t>Narang et al. (2020)</w:t>
            </w:r>
          </w:p>
        </w:tc>
        <w:tc>
          <w:tcPr>
            <w:tcW w:w="2013" w:type="dxa"/>
          </w:tcPr>
          <w:p w14:paraId="6FB37EA4" w14:textId="77777777" w:rsidR="00A03F24" w:rsidRPr="00785A71" w:rsidRDefault="00A03F24" w:rsidP="00C76D71">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540E5AE7" w14:textId="77777777" w:rsidR="00A03F24" w:rsidRPr="00785A71" w:rsidRDefault="00A03F24" w:rsidP="00C76D71">
            <w:pPr>
              <w:pStyle w:val="TA-TextTabel"/>
              <w:rPr>
                <w:rFonts w:cs="Times New Roman"/>
              </w:rPr>
            </w:pPr>
            <w:r w:rsidRPr="00785A71">
              <w:rPr>
                <w:rFonts w:cs="Times New Roman"/>
              </w:rPr>
              <w:t xml:space="preserve">SVM dengan SIFT dan Gabor </w:t>
            </w:r>
          </w:p>
        </w:tc>
        <w:tc>
          <w:tcPr>
            <w:tcW w:w="3827" w:type="dxa"/>
          </w:tcPr>
          <w:p w14:paraId="45C23D8A" w14:textId="77777777" w:rsidR="00A03F24" w:rsidRPr="00785A71" w:rsidRDefault="00A03F24" w:rsidP="00C76D71">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A03F24" w:rsidRPr="00785A71" w14:paraId="58EACC05" w14:textId="77777777" w:rsidTr="0009426D">
        <w:tc>
          <w:tcPr>
            <w:tcW w:w="534" w:type="dxa"/>
          </w:tcPr>
          <w:p w14:paraId="1E76C355" w14:textId="77777777" w:rsidR="00A03F24" w:rsidRPr="00785A71" w:rsidRDefault="00A03F24" w:rsidP="00C76D71">
            <w:pPr>
              <w:pStyle w:val="TA-TextTabel"/>
              <w:rPr>
                <w:rFonts w:cs="Times New Roman"/>
              </w:rPr>
            </w:pPr>
            <w:r w:rsidRPr="00785A71">
              <w:rPr>
                <w:rFonts w:cs="Times New Roman"/>
              </w:rPr>
              <w:t>13</w:t>
            </w:r>
          </w:p>
        </w:tc>
        <w:tc>
          <w:tcPr>
            <w:tcW w:w="1134" w:type="dxa"/>
          </w:tcPr>
          <w:p w14:paraId="4D3051EB" w14:textId="77777777" w:rsidR="00A03F24" w:rsidRPr="00785A71" w:rsidRDefault="00A03F24" w:rsidP="00C76D71">
            <w:pPr>
              <w:pStyle w:val="TA-TextTabel"/>
              <w:rPr>
                <w:rFonts w:cs="Times New Roman"/>
              </w:rPr>
            </w:pPr>
            <w:r w:rsidRPr="00785A71">
              <w:rPr>
                <w:rFonts w:cs="Times New Roman"/>
              </w:rPr>
              <w:t>Hassan et al. (2019)</w:t>
            </w:r>
          </w:p>
        </w:tc>
        <w:tc>
          <w:tcPr>
            <w:tcW w:w="2013" w:type="dxa"/>
          </w:tcPr>
          <w:p w14:paraId="51C38D7F" w14:textId="77777777" w:rsidR="00A03F24" w:rsidRPr="00785A71" w:rsidRDefault="00A03F24" w:rsidP="00C76D71">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61814E8" w14:textId="77777777" w:rsidR="00A03F24" w:rsidRPr="00785A71" w:rsidRDefault="00A03F24" w:rsidP="00C76D71">
            <w:pPr>
              <w:pStyle w:val="TA-TextTabel"/>
              <w:rPr>
                <w:rFonts w:cs="Times New Roman"/>
              </w:rPr>
            </w:pPr>
            <w:r w:rsidRPr="00785A71">
              <w:rPr>
                <w:rFonts w:cs="Times New Roman"/>
              </w:rPr>
              <w:t>SVM dan SIFT</w:t>
            </w:r>
          </w:p>
        </w:tc>
        <w:tc>
          <w:tcPr>
            <w:tcW w:w="3827" w:type="dxa"/>
          </w:tcPr>
          <w:p w14:paraId="74E6E4F7" w14:textId="77777777" w:rsidR="00A03F24" w:rsidRPr="00785A71" w:rsidRDefault="00A03F24" w:rsidP="00C76D71">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A03F24" w:rsidRPr="00785A71" w14:paraId="5B7BF61A" w14:textId="77777777" w:rsidTr="0009426D">
        <w:tc>
          <w:tcPr>
            <w:tcW w:w="534" w:type="dxa"/>
          </w:tcPr>
          <w:p w14:paraId="42A1B20F" w14:textId="77777777" w:rsidR="00A03F24" w:rsidRPr="00785A71" w:rsidRDefault="00A03F24" w:rsidP="00C76D71">
            <w:pPr>
              <w:pStyle w:val="TA-TextTabel"/>
              <w:rPr>
                <w:rFonts w:cs="Times New Roman"/>
              </w:rPr>
            </w:pPr>
            <w:r w:rsidRPr="00785A71">
              <w:rPr>
                <w:rFonts w:cs="Times New Roman"/>
              </w:rPr>
              <w:t>14</w:t>
            </w:r>
          </w:p>
        </w:tc>
        <w:tc>
          <w:tcPr>
            <w:tcW w:w="1134" w:type="dxa"/>
          </w:tcPr>
          <w:p w14:paraId="5038C5E9" w14:textId="77777777" w:rsidR="00A03F24" w:rsidRPr="00785A71" w:rsidRDefault="00A03F24" w:rsidP="00C76D71">
            <w:pPr>
              <w:pStyle w:val="TA-TextTabel"/>
              <w:rPr>
                <w:rFonts w:cs="Times New Roman"/>
              </w:rPr>
            </w:pPr>
            <w:r w:rsidRPr="00785A71">
              <w:rPr>
                <w:rFonts w:cs="Times New Roman"/>
              </w:rPr>
              <w:t>Rajput &amp; Ummapure (2017)</w:t>
            </w:r>
          </w:p>
        </w:tc>
        <w:tc>
          <w:tcPr>
            <w:tcW w:w="2013" w:type="dxa"/>
          </w:tcPr>
          <w:p w14:paraId="2D0D5B08" w14:textId="77777777" w:rsidR="00A03F24" w:rsidRPr="00785A71" w:rsidRDefault="00A03F24" w:rsidP="00C76D71">
            <w:pPr>
              <w:pStyle w:val="TA-TextTabel"/>
              <w:rPr>
                <w:rFonts w:cs="Times New Roman"/>
                <w:i/>
                <w:iCs/>
              </w:rPr>
            </w:pPr>
            <w:r w:rsidRPr="00785A71">
              <w:rPr>
                <w:rFonts w:cs="Times New Roman"/>
                <w:i/>
                <w:iCs/>
              </w:rPr>
              <w:t>Script Identification from Handwritten Documents using SIFT Method</w:t>
            </w:r>
          </w:p>
        </w:tc>
        <w:tc>
          <w:tcPr>
            <w:tcW w:w="1276" w:type="dxa"/>
          </w:tcPr>
          <w:p w14:paraId="7469FE25" w14:textId="77777777" w:rsidR="00A03F24" w:rsidRPr="00785A71" w:rsidRDefault="00A03F24" w:rsidP="00C76D71">
            <w:pPr>
              <w:pStyle w:val="TA-TextTabel"/>
              <w:rPr>
                <w:rFonts w:cs="Times New Roman"/>
              </w:rPr>
            </w:pPr>
            <w:r w:rsidRPr="00785A71">
              <w:rPr>
                <w:rFonts w:cs="Times New Roman"/>
              </w:rPr>
              <w:t>KNN &amp; SIFT</w:t>
            </w:r>
          </w:p>
        </w:tc>
        <w:tc>
          <w:tcPr>
            <w:tcW w:w="3827" w:type="dxa"/>
          </w:tcPr>
          <w:p w14:paraId="2147D325" w14:textId="77777777" w:rsidR="00A03F24" w:rsidRPr="00785A71" w:rsidRDefault="00A03F24" w:rsidP="00C76D71">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w:t>
            </w:r>
            <w:r w:rsidRPr="00785A71">
              <w:rPr>
                <w:rFonts w:cs="Times New Roman"/>
              </w:rPr>
              <w:lastRenderedPageBreak/>
              <w:t>97,65% untuk 2 bahasa, 96,71% untuk 3 bahasa, dan 97,18% rata-rata semuanya.</w:t>
            </w:r>
          </w:p>
        </w:tc>
      </w:tr>
      <w:tr w:rsidR="00A03F24" w:rsidRPr="00785A71" w14:paraId="56548DB5" w14:textId="77777777" w:rsidTr="0009426D">
        <w:tc>
          <w:tcPr>
            <w:tcW w:w="534" w:type="dxa"/>
          </w:tcPr>
          <w:p w14:paraId="3D9D1E1C" w14:textId="77777777" w:rsidR="00A03F24" w:rsidRPr="00785A71" w:rsidRDefault="00A03F24" w:rsidP="00C76D71">
            <w:pPr>
              <w:pStyle w:val="TA-TextTabel"/>
              <w:rPr>
                <w:rFonts w:cs="Times New Roman"/>
              </w:rPr>
            </w:pPr>
            <w:r w:rsidRPr="00785A71">
              <w:rPr>
                <w:rFonts w:cs="Times New Roman"/>
              </w:rPr>
              <w:lastRenderedPageBreak/>
              <w:t>15</w:t>
            </w:r>
          </w:p>
        </w:tc>
        <w:tc>
          <w:tcPr>
            <w:tcW w:w="1134" w:type="dxa"/>
          </w:tcPr>
          <w:p w14:paraId="4F98E9C5" w14:textId="77777777" w:rsidR="00A03F24" w:rsidRPr="00785A71" w:rsidRDefault="00A03F24" w:rsidP="00C76D71">
            <w:pPr>
              <w:pStyle w:val="TA-TextTabel"/>
              <w:rPr>
                <w:rFonts w:cs="Times New Roman"/>
              </w:rPr>
            </w:pPr>
            <w:r w:rsidRPr="00785A71">
              <w:rPr>
                <w:rFonts w:cs="Times New Roman"/>
              </w:rPr>
              <w:t>Sriwathsan et al. (2020)</w:t>
            </w:r>
          </w:p>
        </w:tc>
        <w:tc>
          <w:tcPr>
            <w:tcW w:w="2013" w:type="dxa"/>
          </w:tcPr>
          <w:p w14:paraId="384CFCFD" w14:textId="77777777" w:rsidR="00A03F24" w:rsidRPr="00785A71" w:rsidRDefault="00A03F24" w:rsidP="00C76D71">
            <w:pPr>
              <w:pStyle w:val="TA-TextTabel"/>
              <w:rPr>
                <w:rFonts w:cs="Times New Roman"/>
                <w:i/>
                <w:iCs/>
              </w:rPr>
            </w:pPr>
            <w:r w:rsidRPr="00785A71">
              <w:rPr>
                <w:rFonts w:cs="Times New Roman"/>
                <w:i/>
                <w:iCs/>
              </w:rPr>
              <w:t>Offline Handwritten Signature Recognition Based on SIFT and SURF Features Using SVMs</w:t>
            </w:r>
          </w:p>
        </w:tc>
        <w:tc>
          <w:tcPr>
            <w:tcW w:w="1276" w:type="dxa"/>
          </w:tcPr>
          <w:p w14:paraId="7C924841" w14:textId="77777777" w:rsidR="00A03F24" w:rsidRPr="00785A71" w:rsidRDefault="00A03F24" w:rsidP="00C76D71">
            <w:pPr>
              <w:pStyle w:val="TA-TextTabel"/>
              <w:rPr>
                <w:rFonts w:cs="Times New Roman"/>
              </w:rPr>
            </w:pPr>
            <w:r w:rsidRPr="00785A71">
              <w:rPr>
                <w:rFonts w:cs="Times New Roman"/>
              </w:rPr>
              <w:t>SVM &amp; SIFT/ SURF</w:t>
            </w:r>
          </w:p>
        </w:tc>
        <w:tc>
          <w:tcPr>
            <w:tcW w:w="3827" w:type="dxa"/>
          </w:tcPr>
          <w:p w14:paraId="12EAD75C" w14:textId="77777777" w:rsidR="00A03F24" w:rsidRPr="00785A71" w:rsidRDefault="00A03F24" w:rsidP="00C76D71">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A03F24" w:rsidRPr="00785A71" w14:paraId="24F8A8B4" w14:textId="77777777" w:rsidTr="0009426D">
        <w:tc>
          <w:tcPr>
            <w:tcW w:w="534" w:type="dxa"/>
          </w:tcPr>
          <w:p w14:paraId="04CD35D2" w14:textId="77777777" w:rsidR="00A03F24" w:rsidRPr="00785A71" w:rsidRDefault="00A03F24" w:rsidP="00C76D71">
            <w:pPr>
              <w:pStyle w:val="TA-TextTabel"/>
              <w:rPr>
                <w:rFonts w:cs="Times New Roman"/>
              </w:rPr>
            </w:pPr>
            <w:r w:rsidRPr="00785A71">
              <w:rPr>
                <w:rFonts w:cs="Times New Roman"/>
              </w:rPr>
              <w:t>16</w:t>
            </w:r>
          </w:p>
        </w:tc>
        <w:tc>
          <w:tcPr>
            <w:tcW w:w="1134" w:type="dxa"/>
          </w:tcPr>
          <w:p w14:paraId="4F965D54" w14:textId="77777777" w:rsidR="00A03F24" w:rsidRPr="00785A71" w:rsidRDefault="00A03F24" w:rsidP="00C76D71">
            <w:pPr>
              <w:pStyle w:val="TA-TextTabel"/>
              <w:rPr>
                <w:rFonts w:cs="Times New Roman"/>
              </w:rPr>
            </w:pPr>
            <w:r w:rsidRPr="00785A71">
              <w:rPr>
                <w:rFonts w:cs="Times New Roman"/>
              </w:rPr>
              <w:t>Wang et al. (2015)</w:t>
            </w:r>
          </w:p>
        </w:tc>
        <w:tc>
          <w:tcPr>
            <w:tcW w:w="2013" w:type="dxa"/>
          </w:tcPr>
          <w:p w14:paraId="56874784" w14:textId="77777777" w:rsidR="00A03F24" w:rsidRPr="00785A71" w:rsidRDefault="00A03F24" w:rsidP="00C76D71">
            <w:pPr>
              <w:pStyle w:val="TA-TextTabel"/>
              <w:rPr>
                <w:rFonts w:cs="Times New Roman"/>
                <w:i/>
                <w:iCs/>
              </w:rPr>
            </w:pPr>
            <w:r w:rsidRPr="00785A71">
              <w:rPr>
                <w:rFonts w:cs="Times New Roman"/>
                <w:i/>
                <w:iCs/>
              </w:rPr>
              <w:t>License plate recognition based on SIFT feature</w:t>
            </w:r>
          </w:p>
        </w:tc>
        <w:tc>
          <w:tcPr>
            <w:tcW w:w="1276" w:type="dxa"/>
          </w:tcPr>
          <w:p w14:paraId="1ECF714A"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1739F1A9" w14:textId="77777777" w:rsidR="00A03F24" w:rsidRPr="00785A71" w:rsidRDefault="00A03F24" w:rsidP="00C76D71">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A03F24" w:rsidRPr="00785A71" w14:paraId="72EEA429" w14:textId="77777777" w:rsidTr="0009426D">
        <w:tc>
          <w:tcPr>
            <w:tcW w:w="534" w:type="dxa"/>
          </w:tcPr>
          <w:p w14:paraId="726CBFBA" w14:textId="77777777" w:rsidR="00A03F24" w:rsidRPr="00785A71" w:rsidRDefault="00A03F24" w:rsidP="00C76D71">
            <w:pPr>
              <w:pStyle w:val="TA-TextTabel"/>
              <w:rPr>
                <w:rFonts w:cs="Times New Roman"/>
              </w:rPr>
            </w:pPr>
            <w:r w:rsidRPr="00785A71">
              <w:rPr>
                <w:rFonts w:cs="Times New Roman"/>
              </w:rPr>
              <w:t>17</w:t>
            </w:r>
          </w:p>
        </w:tc>
        <w:tc>
          <w:tcPr>
            <w:tcW w:w="1134" w:type="dxa"/>
          </w:tcPr>
          <w:p w14:paraId="51044791" w14:textId="77777777" w:rsidR="00A03F24" w:rsidRPr="00785A71" w:rsidRDefault="00A03F24" w:rsidP="00C76D71">
            <w:pPr>
              <w:pStyle w:val="TA-TextTabel"/>
              <w:rPr>
                <w:rFonts w:cs="Times New Roman"/>
              </w:rPr>
            </w:pPr>
            <w:r w:rsidRPr="00785A71">
              <w:rPr>
                <w:rFonts w:cs="Times New Roman"/>
              </w:rPr>
              <w:t>Doush &amp; AL-Btoush (2017)</w:t>
            </w:r>
          </w:p>
        </w:tc>
        <w:tc>
          <w:tcPr>
            <w:tcW w:w="2013" w:type="dxa"/>
          </w:tcPr>
          <w:p w14:paraId="2C3A6F67" w14:textId="77777777" w:rsidR="00A03F24" w:rsidRPr="00785A71" w:rsidRDefault="00A03F24" w:rsidP="00C76D71">
            <w:pPr>
              <w:pStyle w:val="TA-TextTabel"/>
              <w:rPr>
                <w:rFonts w:cs="Times New Roman"/>
                <w:i/>
                <w:iCs/>
              </w:rPr>
            </w:pPr>
            <w:r w:rsidRPr="00785A71">
              <w:rPr>
                <w:rFonts w:cs="Times New Roman"/>
                <w:i/>
                <w:iCs/>
              </w:rPr>
              <w:t>Currency recognition using a smartphone: Comparison between color SIFT and gray scale SIFT algorithms</w:t>
            </w:r>
          </w:p>
        </w:tc>
        <w:tc>
          <w:tcPr>
            <w:tcW w:w="1276" w:type="dxa"/>
          </w:tcPr>
          <w:p w14:paraId="58D08135" w14:textId="77777777" w:rsidR="00A03F24" w:rsidRPr="00785A71" w:rsidRDefault="00A03F24" w:rsidP="00C76D71">
            <w:pPr>
              <w:pStyle w:val="TA-TextTabel"/>
              <w:rPr>
                <w:rFonts w:cs="Times New Roman"/>
              </w:rPr>
            </w:pPr>
            <w:r w:rsidRPr="00785A71">
              <w:rPr>
                <w:rFonts w:cs="Times New Roman"/>
              </w:rPr>
              <w:t>SIFT</w:t>
            </w:r>
          </w:p>
        </w:tc>
        <w:tc>
          <w:tcPr>
            <w:tcW w:w="3827" w:type="dxa"/>
          </w:tcPr>
          <w:p w14:paraId="51F9B056" w14:textId="77777777" w:rsidR="00A03F24" w:rsidRPr="00785A71" w:rsidRDefault="00A03F24" w:rsidP="00C76D71">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A03F24" w:rsidRPr="00785A71" w14:paraId="49A78449" w14:textId="77777777" w:rsidTr="0009426D">
        <w:tc>
          <w:tcPr>
            <w:tcW w:w="534" w:type="dxa"/>
          </w:tcPr>
          <w:p w14:paraId="481CBFB1" w14:textId="77777777" w:rsidR="00A03F24" w:rsidRPr="00785A71" w:rsidRDefault="00A03F24" w:rsidP="00C76D71">
            <w:pPr>
              <w:pStyle w:val="TA-TextTabel"/>
              <w:rPr>
                <w:rFonts w:cs="Times New Roman"/>
              </w:rPr>
            </w:pPr>
            <w:r w:rsidRPr="00785A71">
              <w:rPr>
                <w:rFonts w:cs="Times New Roman"/>
              </w:rPr>
              <w:t>18</w:t>
            </w:r>
          </w:p>
        </w:tc>
        <w:tc>
          <w:tcPr>
            <w:tcW w:w="1134" w:type="dxa"/>
          </w:tcPr>
          <w:p w14:paraId="11F2BA74" w14:textId="77777777" w:rsidR="00A03F24" w:rsidRPr="00785A71" w:rsidRDefault="00A03F24" w:rsidP="00C76D71">
            <w:pPr>
              <w:pStyle w:val="TA-TextTabel"/>
              <w:rPr>
                <w:rFonts w:cs="Times New Roman"/>
              </w:rPr>
            </w:pPr>
            <w:r w:rsidRPr="00785A71">
              <w:rPr>
                <w:rFonts w:cs="Times New Roman"/>
              </w:rPr>
              <w:t>Gupta et al. (2020)</w:t>
            </w:r>
          </w:p>
        </w:tc>
        <w:tc>
          <w:tcPr>
            <w:tcW w:w="2013" w:type="dxa"/>
          </w:tcPr>
          <w:p w14:paraId="27E79CC1" w14:textId="77777777" w:rsidR="00A03F24" w:rsidRPr="00785A71" w:rsidRDefault="00A03F24" w:rsidP="00C76D71">
            <w:pPr>
              <w:pStyle w:val="TA-TextTabel"/>
              <w:rPr>
                <w:rFonts w:cs="Times New Roman"/>
                <w:i/>
                <w:iCs/>
              </w:rPr>
            </w:pPr>
            <w:r w:rsidRPr="00785A71">
              <w:rPr>
                <w:rFonts w:cs="Times New Roman"/>
                <w:i/>
                <w:iCs/>
              </w:rPr>
              <w:t>2D-human face recognition using SIFT and SURF descriptors of face’s feature regions</w:t>
            </w:r>
          </w:p>
        </w:tc>
        <w:tc>
          <w:tcPr>
            <w:tcW w:w="1276" w:type="dxa"/>
          </w:tcPr>
          <w:p w14:paraId="7B755CD2" w14:textId="77777777" w:rsidR="00A03F24" w:rsidRPr="00785A71" w:rsidRDefault="00A03F24" w:rsidP="00C76D71">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827" w:type="dxa"/>
          </w:tcPr>
          <w:p w14:paraId="6076D3C8" w14:textId="77777777" w:rsidR="00A03F24" w:rsidRPr="00785A71" w:rsidRDefault="00A03F24" w:rsidP="00C76D71">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SIFT(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A03F24" w:rsidRPr="00785A71" w14:paraId="7E8C2BE3" w14:textId="77777777" w:rsidTr="0009426D">
        <w:tc>
          <w:tcPr>
            <w:tcW w:w="534" w:type="dxa"/>
          </w:tcPr>
          <w:p w14:paraId="3A8ABC30" w14:textId="77777777" w:rsidR="00A03F24" w:rsidRPr="00785A71" w:rsidRDefault="00A03F24" w:rsidP="00C76D71">
            <w:pPr>
              <w:pStyle w:val="TA-TextTabel"/>
              <w:rPr>
                <w:rFonts w:cs="Times New Roman"/>
              </w:rPr>
            </w:pPr>
            <w:r w:rsidRPr="00785A71">
              <w:rPr>
                <w:rFonts w:cs="Times New Roman"/>
              </w:rPr>
              <w:t>19</w:t>
            </w:r>
          </w:p>
        </w:tc>
        <w:tc>
          <w:tcPr>
            <w:tcW w:w="1134" w:type="dxa"/>
          </w:tcPr>
          <w:p w14:paraId="776244D7" w14:textId="77777777" w:rsidR="00A03F24" w:rsidRPr="00785A71" w:rsidRDefault="00A03F24" w:rsidP="00C76D71">
            <w:pPr>
              <w:pStyle w:val="TA-TextTabel"/>
              <w:rPr>
                <w:rFonts w:cs="Times New Roman"/>
              </w:rPr>
            </w:pPr>
            <w:r w:rsidRPr="00785A71">
              <w:rPr>
                <w:rFonts w:cs="Times New Roman"/>
              </w:rPr>
              <w:t>Kamble &amp; Hegadi (2017)</w:t>
            </w:r>
          </w:p>
        </w:tc>
        <w:tc>
          <w:tcPr>
            <w:tcW w:w="2013" w:type="dxa"/>
          </w:tcPr>
          <w:p w14:paraId="0FF7F048" w14:textId="77777777" w:rsidR="00A03F24" w:rsidRPr="00785A71" w:rsidRDefault="00A03F24" w:rsidP="00C76D71">
            <w:pPr>
              <w:pStyle w:val="TA-TextTabel"/>
              <w:rPr>
                <w:rFonts w:cs="Times New Roman"/>
                <w:i/>
                <w:iCs/>
              </w:rPr>
            </w:pPr>
            <w:r w:rsidRPr="00785A71">
              <w:rPr>
                <w:rFonts w:cs="Times New Roman"/>
                <w:i/>
                <w:iCs/>
              </w:rPr>
              <w:t>Comparative Study of Handwritten Marathi Characters Recognition Based on KNN and SVM Classifier</w:t>
            </w:r>
          </w:p>
        </w:tc>
        <w:tc>
          <w:tcPr>
            <w:tcW w:w="1276" w:type="dxa"/>
          </w:tcPr>
          <w:p w14:paraId="35C9BD85" w14:textId="77777777" w:rsidR="00A03F24" w:rsidRPr="00785A71" w:rsidRDefault="00A03F24" w:rsidP="00C76D71">
            <w:pPr>
              <w:pStyle w:val="TA-TextTabel"/>
              <w:rPr>
                <w:rFonts w:cs="Times New Roman"/>
              </w:rPr>
            </w:pPr>
            <w:r w:rsidRPr="00785A71">
              <w:rPr>
                <w:rFonts w:cs="Times New Roman"/>
              </w:rPr>
              <w:t>SVM &amp; KNN</w:t>
            </w:r>
          </w:p>
        </w:tc>
        <w:tc>
          <w:tcPr>
            <w:tcW w:w="3827" w:type="dxa"/>
          </w:tcPr>
          <w:p w14:paraId="1778561C" w14:textId="77777777" w:rsidR="00A03F24" w:rsidRPr="00785A71" w:rsidRDefault="00A03F24" w:rsidP="00C76D71">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A03F24" w:rsidRPr="00785A71" w14:paraId="14A1F473" w14:textId="77777777" w:rsidTr="0009426D">
        <w:tc>
          <w:tcPr>
            <w:tcW w:w="534" w:type="dxa"/>
          </w:tcPr>
          <w:p w14:paraId="627C9AC0" w14:textId="77777777" w:rsidR="00A03F24" w:rsidRPr="00785A71" w:rsidRDefault="00A03F24" w:rsidP="00C76D71">
            <w:pPr>
              <w:pStyle w:val="TA-TextTabel"/>
              <w:rPr>
                <w:rFonts w:cs="Times New Roman"/>
              </w:rPr>
            </w:pPr>
            <w:r w:rsidRPr="00785A71">
              <w:rPr>
                <w:rFonts w:cs="Times New Roman"/>
              </w:rPr>
              <w:t>20</w:t>
            </w:r>
          </w:p>
        </w:tc>
        <w:tc>
          <w:tcPr>
            <w:tcW w:w="1134" w:type="dxa"/>
          </w:tcPr>
          <w:p w14:paraId="6149982E" w14:textId="77777777" w:rsidR="00A03F24" w:rsidRPr="00785A71" w:rsidRDefault="00A03F24" w:rsidP="00C76D71">
            <w:pPr>
              <w:pStyle w:val="TA-TextTabel"/>
              <w:rPr>
                <w:rFonts w:cs="Times New Roman"/>
              </w:rPr>
            </w:pPr>
            <w:r w:rsidRPr="00785A71">
              <w:rPr>
                <w:rFonts w:cs="Times New Roman"/>
              </w:rPr>
              <w:t>Ghadekar et al. (2018)</w:t>
            </w:r>
          </w:p>
        </w:tc>
        <w:tc>
          <w:tcPr>
            <w:tcW w:w="2013" w:type="dxa"/>
          </w:tcPr>
          <w:p w14:paraId="5F601425" w14:textId="77777777" w:rsidR="00A03F24" w:rsidRPr="00785A71" w:rsidRDefault="00A03F24" w:rsidP="00C76D71">
            <w:pPr>
              <w:pStyle w:val="TA-TextTabel"/>
              <w:rPr>
                <w:rFonts w:cs="Times New Roman"/>
                <w:i/>
                <w:iCs/>
              </w:rPr>
            </w:pPr>
            <w:r w:rsidRPr="00785A71">
              <w:rPr>
                <w:rFonts w:cs="Times New Roman"/>
                <w:i/>
                <w:iCs/>
              </w:rPr>
              <w:t>Handwritten Digit and Letter Recognition Using Hybrid DWT-DCT with KNN and SVM Classifier</w:t>
            </w:r>
          </w:p>
        </w:tc>
        <w:tc>
          <w:tcPr>
            <w:tcW w:w="1276" w:type="dxa"/>
          </w:tcPr>
          <w:p w14:paraId="03F1BDD1" w14:textId="77777777" w:rsidR="00A03F24" w:rsidRPr="00785A71" w:rsidRDefault="00A03F24" w:rsidP="00C76D71">
            <w:pPr>
              <w:pStyle w:val="TA-TextTabel"/>
              <w:rPr>
                <w:rFonts w:cs="Times New Roman"/>
              </w:rPr>
            </w:pPr>
            <w:r w:rsidRPr="00785A71">
              <w:rPr>
                <w:rFonts w:cs="Times New Roman"/>
              </w:rPr>
              <w:t>SVM &amp; KNN, Hybrid DWT-DCT</w:t>
            </w:r>
          </w:p>
        </w:tc>
        <w:tc>
          <w:tcPr>
            <w:tcW w:w="3827" w:type="dxa"/>
          </w:tcPr>
          <w:p w14:paraId="6C0B9D64" w14:textId="77777777" w:rsidR="00A03F24" w:rsidRPr="00785A71" w:rsidRDefault="00A03F24" w:rsidP="00C76D71">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2193C124"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w:t>
      </w:r>
      <w:r w:rsidRPr="00785A71">
        <w:lastRenderedPageBreak/>
        <w:t>Bangla, Latin metode KNN &amp; SVM, lalu dari (Hassan et al., 2019) dengan objek Arabic metode SVM, kemudian dari (Narang et al., 2020) dengan objek Devanagari metode SVM, dan terakhir dari (Sriwathsan et al., 2020) dengan objek tanda tangan metode SVM.</w:t>
      </w:r>
    </w:p>
    <w:p w14:paraId="79E10ACC" w14:textId="77777777"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 dan tingkat akurasi yang diperoleh, sehingga penelitian ini menggunakan metode SVM yang merupakan metode paling efektif dalam klasifikasi, memiliki akurasi yang cukup tinggi (Thamilselvana &amp; Sathiaseelan, 2015), tidak memilki masalah dalam overfitting (Rajesh et al., 2016), dan tidak membutuhkan jumlah dataset yang sangat besar (Rismiyati et al., 2018). </w:t>
      </w:r>
    </w:p>
    <w:p w14:paraId="231F63FD" w14:textId="4968349C" w:rsidR="002D35D3" w:rsidRPr="00785A71" w:rsidRDefault="00A03F24" w:rsidP="00A03F24">
      <w:pPr>
        <w:pStyle w:val="TA-Normal"/>
      </w:pPr>
      <w:r w:rsidRPr="00785A71">
        <w:t>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tinggi.</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62835AE6"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44" w:name="_Toc113001009"/>
      <w:r w:rsidRPr="00785A71">
        <w:rPr>
          <w:rFonts w:ascii="Times New Roman" w:eastAsia="Times New Roman" w:hAnsi="Times New Roman" w:cs="Times New Roman"/>
          <w:b/>
          <w:color w:val="212529"/>
          <w:sz w:val="28"/>
          <w:szCs w:val="28"/>
        </w:rPr>
        <w:lastRenderedPageBreak/>
        <w:t>BAB III</w:t>
      </w:r>
      <w:bookmarkStart w:id="45" w:name="_heading=h.z337ya" w:colFirst="0" w:colLast="0"/>
      <w:bookmarkEnd w:id="45"/>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bookmarkEnd w:id="44"/>
    </w:p>
    <w:p w14:paraId="59BEE875" w14:textId="77777777" w:rsidR="004C095B" w:rsidRDefault="00EB40DA" w:rsidP="002F0414">
      <w:pPr>
        <w:pStyle w:val="TA-Normal"/>
      </w:pPr>
      <w:bookmarkStart w:id="46" w:name="_heading=h.3j2qqm3" w:colFirst="0" w:colLast="0"/>
      <w:bookmarkEnd w:id="46"/>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084A26CD"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proses pengembangan aplikasi pada tahapan ini menggunakan metode Agile</w:t>
      </w:r>
      <w:r w:rsidR="002F0414">
        <w:t xml:space="preserve">. Berikut secara singkat alur metodologi penelitian ini pada </w:t>
      </w:r>
      <w:r w:rsidR="002F0414" w:rsidRPr="00880353">
        <w:t>Gambar 3.1</w:t>
      </w:r>
      <w:r w:rsidR="002F0414">
        <w:t>.</w:t>
      </w:r>
    </w:p>
    <w:p w14:paraId="7FFECBB7" w14:textId="64F273A3" w:rsidR="00E37216" w:rsidRDefault="006F5530" w:rsidP="006F5530">
      <w:pPr>
        <w:spacing w:after="0" w:line="276" w:lineRule="auto"/>
        <w:jc w:val="center"/>
        <w:rPr>
          <w:lang w:val="en-US"/>
        </w:rPr>
      </w:pPr>
      <w:r>
        <w:rPr>
          <w:noProof/>
        </w:rPr>
        <w:lastRenderedPageBreak/>
        <w:drawing>
          <wp:inline distT="0" distB="0" distL="0" distR="0" wp14:anchorId="4FFCFD18" wp14:editId="0AEDFE06">
            <wp:extent cx="5087082" cy="8210550"/>
            <wp:effectExtent l="19050" t="19050" r="1841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0076" cy="8215382"/>
                    </a:xfrm>
                    <a:prstGeom prst="rect">
                      <a:avLst/>
                    </a:prstGeom>
                    <a:noFill/>
                    <a:ln>
                      <a:solidFill>
                        <a:schemeClr val="tx1"/>
                      </a:solidFill>
                    </a:ln>
                  </pic:spPr>
                </pic:pic>
              </a:graphicData>
            </a:graphic>
          </wp:inline>
        </w:drawing>
      </w:r>
    </w:p>
    <w:p w14:paraId="0105A71C" w14:textId="1FF0F107" w:rsidR="00363CEE" w:rsidRPr="007A3999" w:rsidRDefault="00AC0A0C" w:rsidP="00AC0A0C">
      <w:pPr>
        <w:pStyle w:val="TA-Caption"/>
      </w:pPr>
      <w:bookmarkStart w:id="47" w:name="_Toc115040797"/>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w:t>
      </w:r>
      <w:r w:rsidR="00201FB5">
        <w:fldChar w:fldCharType="end"/>
      </w:r>
      <w:r w:rsidRPr="007A3999">
        <w:t xml:space="preserve"> Alur Metodologi Penelitian</w:t>
      </w:r>
      <w:bookmarkEnd w:id="47"/>
    </w:p>
    <w:p w14:paraId="5A43E9EA" w14:textId="707C4448" w:rsidR="00BE426C" w:rsidRDefault="00666293" w:rsidP="00666293">
      <w:pPr>
        <w:pStyle w:val="TA-Head2"/>
      </w:pPr>
      <w:bookmarkStart w:id="48" w:name="_Toc113001010"/>
      <w:r>
        <w:lastRenderedPageBreak/>
        <w:t xml:space="preserve">3.1. </w:t>
      </w:r>
      <w:r w:rsidRPr="000732D2">
        <w:rPr>
          <w:i/>
          <w:iCs/>
        </w:rPr>
        <w:t>Business Understanding</w:t>
      </w:r>
      <w:bookmarkEnd w:id="48"/>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49" w:name="_Toc113001011"/>
      <w:r>
        <w:t xml:space="preserve">3.2. </w:t>
      </w:r>
      <w:r w:rsidRPr="00D34BA1">
        <w:rPr>
          <w:i/>
          <w:iCs/>
        </w:rPr>
        <w:t>Data Understanding</w:t>
      </w:r>
      <w:bookmarkEnd w:id="49"/>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70139" cy="1165796"/>
                    </a:xfrm>
                    <a:prstGeom prst="rect">
                      <a:avLst/>
                    </a:prstGeom>
                    <a:ln>
                      <a:solidFill>
                        <a:schemeClr val="tx1"/>
                      </a:solidFill>
                    </a:ln>
                  </pic:spPr>
                </pic:pic>
              </a:graphicData>
            </a:graphic>
          </wp:inline>
        </w:drawing>
      </w:r>
    </w:p>
    <w:p w14:paraId="75093861" w14:textId="34A6E6C6" w:rsidR="008601CB" w:rsidRDefault="00146801" w:rsidP="00146801">
      <w:pPr>
        <w:pStyle w:val="TA-Caption"/>
      </w:pPr>
      <w:bookmarkStart w:id="50" w:name="_Toc115040798"/>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2</w:t>
      </w:r>
      <w:r w:rsidR="00201FB5">
        <w:fldChar w:fldCharType="end"/>
      </w:r>
      <w:r>
        <w:t xml:space="preserve"> Contoh Karakter ‘ha’</w:t>
      </w:r>
      <w:bookmarkEnd w:id="50"/>
    </w:p>
    <w:p w14:paraId="5D7F9518" w14:textId="77777777" w:rsidR="008601CB" w:rsidRPr="00D34BA1" w:rsidRDefault="008601CB" w:rsidP="00D34BA1">
      <w:pPr>
        <w:pStyle w:val="TA-Normal"/>
      </w:pPr>
    </w:p>
    <w:p w14:paraId="55A9112D" w14:textId="637AC56E" w:rsidR="00D34BA1" w:rsidRDefault="00EF2221" w:rsidP="00EF2221">
      <w:pPr>
        <w:pStyle w:val="TA-Head2"/>
      </w:pPr>
      <w:bookmarkStart w:id="51" w:name="_Toc113001012"/>
      <w:r>
        <w:t xml:space="preserve">3.3. </w:t>
      </w:r>
      <w:r w:rsidRPr="00EF2221">
        <w:rPr>
          <w:i/>
          <w:iCs/>
        </w:rPr>
        <w:t>Data Preparation</w:t>
      </w:r>
      <w:bookmarkEnd w:id="51"/>
    </w:p>
    <w:p w14:paraId="77F5001F" w14:textId="0178BE43"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1027B043" w14:textId="393138A8" w:rsidR="00DC3B95" w:rsidRDefault="00DC3B95" w:rsidP="00EF2221">
      <w:pPr>
        <w:pStyle w:val="TA-Normal"/>
      </w:pPr>
      <w:r>
        <w:t xml:space="preserve">Untuk proses </w:t>
      </w:r>
      <w:r w:rsidRPr="00DC3B95">
        <w:rPr>
          <w:i/>
          <w:iCs/>
        </w:rPr>
        <w:t>data augmentation</w:t>
      </w:r>
      <w:r>
        <w:t xml:space="preserve"> dan </w:t>
      </w:r>
      <w:r w:rsidRPr="00DC3B95">
        <w:rPr>
          <w:i/>
          <w:iCs/>
        </w:rPr>
        <w:t>image preprocessing</w:t>
      </w:r>
      <w:r>
        <w:t xml:space="preserve"> secara ringkas dapat dilihat pada </w:t>
      </w:r>
      <w:r w:rsidRPr="00DC3B95">
        <w:rPr>
          <w:i/>
          <w:iCs/>
        </w:rPr>
        <w:t>flowchart</w:t>
      </w:r>
      <w:r>
        <w:t xml:space="preserve"> berikut.</w:t>
      </w:r>
    </w:p>
    <w:p w14:paraId="305750B6" w14:textId="5D73AEBF" w:rsidR="00DC3B95" w:rsidRDefault="00DC3B95" w:rsidP="00DC3B95">
      <w:pPr>
        <w:pStyle w:val="TA-Caption"/>
      </w:pPr>
      <w:r>
        <w:rPr>
          <w:noProof/>
        </w:rPr>
        <w:drawing>
          <wp:inline distT="0" distB="0" distL="0" distR="0" wp14:anchorId="6EFD2822" wp14:editId="1E8B34C2">
            <wp:extent cx="4597665" cy="4724400"/>
            <wp:effectExtent l="19050" t="19050" r="1270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98463" cy="4725220"/>
                    </a:xfrm>
                    <a:prstGeom prst="rect">
                      <a:avLst/>
                    </a:prstGeom>
                    <a:noFill/>
                    <a:ln>
                      <a:solidFill>
                        <a:schemeClr val="tx1"/>
                      </a:solidFill>
                    </a:ln>
                  </pic:spPr>
                </pic:pic>
              </a:graphicData>
            </a:graphic>
          </wp:inline>
        </w:drawing>
      </w:r>
    </w:p>
    <w:p w14:paraId="3A03BF09" w14:textId="5361ED05" w:rsidR="00DC3B95" w:rsidRDefault="00DC3B95" w:rsidP="00DC3B95">
      <w:pPr>
        <w:pStyle w:val="TA-Caption"/>
      </w:pPr>
      <w:bookmarkStart w:id="52" w:name="_Toc115040799"/>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3</w:t>
      </w:r>
      <w:r w:rsidR="00201FB5">
        <w:fldChar w:fldCharType="end"/>
      </w:r>
      <w:r>
        <w:t xml:space="preserve"> </w:t>
      </w:r>
      <w:r w:rsidRPr="00A15571">
        <w:rPr>
          <w:i/>
          <w:iCs/>
        </w:rPr>
        <w:t>Flowchart Image Augmentation &amp; Preprocessing Process</w:t>
      </w:r>
      <w:bookmarkEnd w:id="52"/>
    </w:p>
    <w:p w14:paraId="5ABF9524" w14:textId="77777777" w:rsidR="00DC3B95" w:rsidRPr="00DC3B95" w:rsidRDefault="00DC3B95" w:rsidP="00DC3B95">
      <w:pPr>
        <w:pStyle w:val="TA-Normal"/>
        <w:ind w:firstLine="0"/>
      </w:pPr>
    </w:p>
    <w:p w14:paraId="41A333AD" w14:textId="265AE976" w:rsidR="00DE6D0B" w:rsidRDefault="00DE6D0B" w:rsidP="00DE6D0B">
      <w:pPr>
        <w:pStyle w:val="TA-Head3"/>
      </w:pPr>
      <w:bookmarkStart w:id="53" w:name="_Toc113001013"/>
      <w:r>
        <w:t xml:space="preserve">3.3.1. </w:t>
      </w:r>
      <w:r w:rsidRPr="00DE6D0B">
        <w:rPr>
          <w:i/>
          <w:iCs/>
        </w:rPr>
        <w:t>Data Augmentation</w:t>
      </w:r>
      <w:bookmarkEnd w:id="53"/>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lastRenderedPageBreak/>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50892" cy="2614716"/>
                    </a:xfrm>
                    <a:prstGeom prst="rect">
                      <a:avLst/>
                    </a:prstGeom>
                    <a:ln>
                      <a:solidFill>
                        <a:schemeClr val="tx1"/>
                      </a:solidFill>
                    </a:ln>
                  </pic:spPr>
                </pic:pic>
              </a:graphicData>
            </a:graphic>
          </wp:inline>
        </w:drawing>
      </w:r>
    </w:p>
    <w:p w14:paraId="4603D5E9" w14:textId="5EB6B8EA" w:rsidR="00E01162" w:rsidRDefault="00600675" w:rsidP="00600675">
      <w:pPr>
        <w:pStyle w:val="TA-Caption"/>
      </w:pPr>
      <w:bookmarkStart w:id="54" w:name="_Toc115040800"/>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4</w:t>
      </w:r>
      <w:r w:rsidR="00201FB5">
        <w:fldChar w:fldCharType="end"/>
      </w:r>
      <w:r w:rsidR="003D5B4B">
        <w:t xml:space="preserve">. Hasil Augmentasi </w:t>
      </w:r>
      <w:r w:rsidR="00E01162">
        <w:t xml:space="preserve">pada </w:t>
      </w:r>
      <w:r>
        <w:t xml:space="preserve">Gambar </w:t>
      </w:r>
      <w:r w:rsidR="00E01162">
        <w:t>Karakter ‘ba’</w:t>
      </w:r>
      <w:bookmarkEnd w:id="54"/>
    </w:p>
    <w:p w14:paraId="02B63C3A" w14:textId="77777777" w:rsidR="00E41F30" w:rsidRPr="00E41F30" w:rsidRDefault="00E41F30" w:rsidP="00E41F30">
      <w:pPr>
        <w:pStyle w:val="TA-Normal"/>
      </w:pPr>
    </w:p>
    <w:p w14:paraId="771A7C04" w14:textId="26E49E8E" w:rsidR="00E01162" w:rsidRDefault="00E01162" w:rsidP="00E01162">
      <w:pPr>
        <w:pStyle w:val="TA-Head3"/>
      </w:pPr>
      <w:bookmarkStart w:id="55" w:name="_Toc113001014"/>
      <w:r>
        <w:t xml:space="preserve">3.3.2. </w:t>
      </w:r>
      <w:r w:rsidRPr="00E01162">
        <w:rPr>
          <w:i/>
          <w:iCs/>
        </w:rPr>
        <w:t>Image Preprocessing</w:t>
      </w:r>
      <w:bookmarkEnd w:id="55"/>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5C32A98E"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w:t>
      </w:r>
      <w:r w:rsidR="00387F77">
        <w:lastRenderedPageBreak/>
        <w:t xml:space="preserve">membuat gambar menjadi lebih tajam, penerapan </w:t>
      </w:r>
      <w:r w:rsidR="00387F77" w:rsidRPr="00387F77">
        <w:rPr>
          <w:i/>
          <w:iCs/>
        </w:rPr>
        <w:t>equalizing histogram</w:t>
      </w:r>
      <w:r w:rsidR="00387F77">
        <w:t xml:space="preserve"> dihitung dengan cara menggunakan Rumus 2.6. Berikut Gambar 3.</w:t>
      </w:r>
      <w:r w:rsidR="004C095B">
        <w:t>5</w:t>
      </w:r>
      <w:r w:rsidR="00387F77">
        <w:t xml:space="preserve">.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19983" cy="2202371"/>
                    </a:xfrm>
                    <a:prstGeom prst="rect">
                      <a:avLst/>
                    </a:prstGeom>
                    <a:ln>
                      <a:solidFill>
                        <a:schemeClr val="tx1"/>
                      </a:solidFill>
                    </a:ln>
                  </pic:spPr>
                </pic:pic>
              </a:graphicData>
            </a:graphic>
          </wp:inline>
        </w:drawing>
      </w:r>
    </w:p>
    <w:p w14:paraId="309AD4F4" w14:textId="726C0049" w:rsidR="005174ED" w:rsidRPr="005174ED" w:rsidRDefault="005174ED" w:rsidP="005174ED">
      <w:pPr>
        <w:pStyle w:val="TA-Caption"/>
      </w:pPr>
      <w:bookmarkStart w:id="56" w:name="_Toc115040801"/>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5</w:t>
      </w:r>
      <w:r w:rsidR="00201FB5">
        <w:fldChar w:fldCharType="end"/>
      </w:r>
      <w:r>
        <w:t xml:space="preserve"> Hasil Augmentasi dan </w:t>
      </w:r>
      <w:r w:rsidRPr="005174ED">
        <w:rPr>
          <w:i/>
          <w:iCs/>
        </w:rPr>
        <w:t>Preprocessing</w:t>
      </w:r>
      <w:r>
        <w:t xml:space="preserve"> Gambar</w:t>
      </w:r>
      <w:bookmarkEnd w:id="56"/>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bookmarkStart w:id="57" w:name="_Toc113001015"/>
      <w:r>
        <w:t xml:space="preserve">3.3.3. </w:t>
      </w:r>
      <w:r w:rsidR="00880353" w:rsidRPr="00880353">
        <w:rPr>
          <w:i/>
          <w:iCs/>
        </w:rPr>
        <w:t>Feature Extraction</w:t>
      </w:r>
      <w:bookmarkEnd w:id="57"/>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06D609C0" w:rsidR="00EA3BC1"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r w:rsidR="00E030FC">
        <w:rPr>
          <w:lang w:val="en-ID" w:eastAsia="en-US"/>
        </w:rPr>
        <w:t xml:space="preserve"> Berikut proses SIFT secara ringkas dalam bentuk </w:t>
      </w:r>
      <w:r w:rsidR="00E030FC" w:rsidRPr="00E030FC">
        <w:rPr>
          <w:i/>
          <w:iCs/>
          <w:lang w:val="en-ID" w:eastAsia="en-US"/>
        </w:rPr>
        <w:t>flowchart</w:t>
      </w:r>
      <w:r w:rsidR="00E030FC">
        <w:rPr>
          <w:lang w:val="en-ID" w:eastAsia="en-US"/>
        </w:rPr>
        <w:t>.</w:t>
      </w:r>
    </w:p>
    <w:p w14:paraId="5C40AEA4" w14:textId="2AF54C2B" w:rsidR="00E030FC" w:rsidRDefault="00E030FC" w:rsidP="00E030FC">
      <w:pPr>
        <w:pStyle w:val="TA-Caption"/>
        <w:rPr>
          <w:lang w:val="en-ID" w:eastAsia="en-US"/>
        </w:rPr>
      </w:pPr>
      <w:r>
        <w:rPr>
          <w:noProof/>
        </w:rPr>
        <w:lastRenderedPageBreak/>
        <w:drawing>
          <wp:inline distT="0" distB="0" distL="0" distR="0" wp14:anchorId="03544C2A" wp14:editId="7E57D8FD">
            <wp:extent cx="5090333" cy="4379529"/>
            <wp:effectExtent l="19050" t="19050" r="15240" b="215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03698" cy="4391027"/>
                    </a:xfrm>
                    <a:prstGeom prst="rect">
                      <a:avLst/>
                    </a:prstGeom>
                    <a:noFill/>
                    <a:ln>
                      <a:solidFill>
                        <a:schemeClr val="tx1"/>
                      </a:solidFill>
                    </a:ln>
                  </pic:spPr>
                </pic:pic>
              </a:graphicData>
            </a:graphic>
          </wp:inline>
        </w:drawing>
      </w:r>
    </w:p>
    <w:p w14:paraId="1F77D674" w14:textId="2539261D" w:rsidR="00E030FC" w:rsidRDefault="00E030FC" w:rsidP="00E030FC">
      <w:pPr>
        <w:pStyle w:val="TA-Caption"/>
      </w:pPr>
      <w:bookmarkStart w:id="58" w:name="_Toc115040802"/>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6</w:t>
      </w:r>
      <w:r w:rsidR="00201FB5">
        <w:fldChar w:fldCharType="end"/>
      </w:r>
      <w:r>
        <w:t xml:space="preserve"> </w:t>
      </w:r>
      <w:r w:rsidRPr="00B274EF">
        <w:rPr>
          <w:i/>
          <w:iCs/>
        </w:rPr>
        <w:t>Flowchart SIFT Process</w:t>
      </w:r>
      <w:bookmarkEnd w:id="58"/>
    </w:p>
    <w:p w14:paraId="31AD6DFF" w14:textId="77777777" w:rsidR="00E030FC" w:rsidRPr="00E030FC" w:rsidRDefault="00E030FC" w:rsidP="00E030FC">
      <w:pPr>
        <w:pStyle w:val="TA-Normal"/>
      </w:pPr>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501F5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501F5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501F5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501F5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501F5F"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3E1AAB25" w:rsidR="00EA3BC1" w:rsidRDefault="00EA3BC1" w:rsidP="00EA3BC1">
      <w:pPr>
        <w:pStyle w:val="TA-Caption"/>
        <w:rPr>
          <w:i/>
          <w:iCs/>
        </w:rPr>
      </w:pPr>
      <w:bookmarkStart w:id="59" w:name="_Toc115040697"/>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w:t>
      </w:r>
      <w:r w:rsidR="00201FB5">
        <w:fldChar w:fldCharType="end"/>
      </w:r>
      <w:r>
        <w:t xml:space="preserve"> </w:t>
      </w:r>
      <w:r w:rsidR="00133E21">
        <w:t xml:space="preserve">Kernel </w:t>
      </w:r>
      <w:r>
        <w:t xml:space="preserve">Matriks dari </w:t>
      </w:r>
      <w:r w:rsidRPr="00EA3BC1">
        <w:rPr>
          <w:i/>
          <w:iCs/>
        </w:rPr>
        <w:t>Gaussian Filter</w:t>
      </w:r>
      <w:bookmarkEnd w:id="59"/>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60" w:name="_Hlk110178940"/>
            <w:r w:rsidRPr="008A1622">
              <w:t>0.0018483</w:t>
            </w:r>
            <w:bookmarkEnd w:id="60"/>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61" w:name="_Hlk110178976"/>
            <w:r w:rsidRPr="008A1622">
              <w:t>0.0049077</w:t>
            </w:r>
            <w:bookmarkEnd w:id="61"/>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102EE7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5CF8DB94" w:rsidR="00780CF1" w:rsidRDefault="00780CF1" w:rsidP="00780CF1">
      <w:pPr>
        <w:pStyle w:val="TA-Caption"/>
      </w:pPr>
      <w:bookmarkStart w:id="62" w:name="_Toc115040698"/>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2</w:t>
      </w:r>
      <w:r w:rsidR="00201FB5">
        <w:fldChar w:fldCharType="end"/>
      </w:r>
      <w:r>
        <w:t xml:space="preserve"> Contoh Ilustrasi Konvolusi Matriks</w:t>
      </w:r>
      <w:bookmarkEnd w:id="62"/>
      <w:r>
        <w:t xml:space="preserve"> </w:t>
      </w:r>
    </w:p>
    <w:p w14:paraId="37ACE1A3" w14:textId="68450A8C" w:rsidR="009912A8" w:rsidRDefault="00780CF1" w:rsidP="00222B42">
      <w:pPr>
        <w:pStyle w:val="TA-Normal"/>
        <w:spacing w:after="0"/>
        <w:ind w:hanging="6"/>
        <w:jc w:val="center"/>
        <w:rPr>
          <w:lang w:val="en-ID" w:eastAsia="en-US"/>
        </w:rPr>
      </w:pPr>
      <w:r w:rsidRPr="00FB2C27">
        <w:rPr>
          <w:noProof/>
          <w:lang w:val="en-ID" w:eastAsia="en-US"/>
        </w:rPr>
        <w:drawing>
          <wp:inline distT="0" distB="0" distL="0" distR="0" wp14:anchorId="61EF8675" wp14:editId="0E23B57C">
            <wp:extent cx="4052443" cy="2254102"/>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9475" b="7810"/>
                    <a:stretch/>
                  </pic:blipFill>
                  <pic:spPr bwMode="auto">
                    <a:xfrm>
                      <a:off x="0" y="0"/>
                      <a:ext cx="4091610" cy="2275888"/>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501F5F"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4457BA0F" w:rsidR="00F72413" w:rsidRPr="00105539" w:rsidRDefault="00501F5F"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136+0.0049077×161+…+0.0018483×198</m:t>
          </m:r>
        </m:oMath>
      </m:oMathPara>
    </w:p>
    <w:p w14:paraId="74899EC6" w14:textId="410E0509" w:rsidR="00105539" w:rsidRPr="00F72413" w:rsidRDefault="00501F5F"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oMath>
      <w:r w:rsidR="00105539">
        <w:rPr>
          <w:lang w:val="en-ID" w:eastAsia="en-US"/>
        </w:rPr>
        <w:t>154</w:t>
      </w:r>
    </w:p>
    <w:p w14:paraId="4492A914" w14:textId="7116ED29" w:rsidR="009912A8" w:rsidRDefault="004D6DBD" w:rsidP="00AC290F">
      <w:pPr>
        <w:pStyle w:val="TA-Normal"/>
        <w:ind w:left="567" w:hanging="6"/>
        <w:rPr>
          <w:lang w:val="en-ID" w:eastAsia="en-US"/>
        </w:rPr>
      </w:pPr>
      <w:r>
        <w:rPr>
          <w:lang w:val="en-ID" w:eastAsia="en-US"/>
        </w:rPr>
        <w:lastRenderedPageBreak/>
        <w:t>Berikut hasil</w:t>
      </w:r>
      <w:r w:rsidR="00DC1074">
        <w:rPr>
          <w:lang w:val="en-ID" w:eastAsia="en-US"/>
        </w:rPr>
        <w:t xml:space="preserve"> perhitungan konvolusi</w:t>
      </w:r>
      <w:r>
        <w:rPr>
          <w:lang w:val="en-ID" w:eastAsia="en-US"/>
        </w:rPr>
        <w:t>nya</w:t>
      </w:r>
    </w:p>
    <w:p w14:paraId="59D59F07" w14:textId="7B42424B" w:rsidR="007B30FF" w:rsidRDefault="007B30FF" w:rsidP="007B30FF">
      <w:pPr>
        <w:pStyle w:val="TA-Caption"/>
      </w:pPr>
      <w:bookmarkStart w:id="63" w:name="_Toc115040699"/>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3</w:t>
      </w:r>
      <w:r w:rsidR="00201FB5">
        <w:fldChar w:fldCharType="end"/>
      </w:r>
      <w:r>
        <w:t xml:space="preserve"> Hasil Matriks Setelah Dikonvolusi</w:t>
      </w:r>
      <w:bookmarkEnd w:id="63"/>
    </w:p>
    <w:p w14:paraId="7CC99C70" w14:textId="5563342E" w:rsidR="009912A8" w:rsidRDefault="00222B42" w:rsidP="00222B42">
      <w:pPr>
        <w:pStyle w:val="TA-Normal"/>
        <w:spacing w:after="0"/>
        <w:ind w:hanging="6"/>
        <w:jc w:val="center"/>
        <w:rPr>
          <w:lang w:val="en-ID" w:eastAsia="en-US"/>
        </w:rPr>
      </w:pPr>
      <w:r w:rsidRPr="00222B42">
        <w:rPr>
          <w:noProof/>
          <w:lang w:val="en-ID" w:eastAsia="en-US"/>
        </w:rPr>
        <w:drawing>
          <wp:inline distT="0" distB="0" distL="0" distR="0" wp14:anchorId="0809322D" wp14:editId="1732BC1A">
            <wp:extent cx="4040571" cy="227540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22158" cy="2321352"/>
                    </a:xfrm>
                    <a:prstGeom prst="rect">
                      <a:avLst/>
                    </a:prstGeom>
                    <a:ln>
                      <a:noFill/>
                    </a:ln>
                  </pic:spPr>
                </pic:pic>
              </a:graphicData>
            </a:graphic>
          </wp:inline>
        </w:drawing>
      </w:r>
    </w:p>
    <w:p w14:paraId="5D85BAA8" w14:textId="10E5ABD3" w:rsidR="00300515" w:rsidRPr="00300515" w:rsidRDefault="007B30FF" w:rsidP="006C76FD">
      <w:pPr>
        <w:pStyle w:val="TA-Normal"/>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7777777" w:rsidR="00300515" w:rsidRDefault="00300515" w:rsidP="00300515">
      <w:pPr>
        <w:pStyle w:val="TA-Normal"/>
        <w:spacing w:after="0"/>
        <w:ind w:hanging="6"/>
        <w:jc w:val="center"/>
        <w:rPr>
          <w:lang w:val="en-ID" w:eastAsia="en-US"/>
        </w:rPr>
      </w:pPr>
      <w:r w:rsidRPr="001F0E46">
        <w:rPr>
          <w:noProof/>
          <w:lang w:val="en-ID" w:eastAsia="en-US"/>
        </w:rPr>
        <w:drawing>
          <wp:inline distT="0" distB="0" distL="0" distR="0" wp14:anchorId="33BC2693" wp14:editId="17C4781E">
            <wp:extent cx="4758395" cy="2306363"/>
            <wp:effectExtent l="19050" t="19050" r="23495" b="177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83905" cy="2318727"/>
                    </a:xfrm>
                    <a:prstGeom prst="rect">
                      <a:avLst/>
                    </a:prstGeom>
                    <a:ln>
                      <a:solidFill>
                        <a:schemeClr val="tx1"/>
                      </a:solidFill>
                    </a:ln>
                  </pic:spPr>
                </pic:pic>
              </a:graphicData>
            </a:graphic>
          </wp:inline>
        </w:drawing>
      </w:r>
    </w:p>
    <w:p w14:paraId="0FC2802E" w14:textId="151242EF" w:rsidR="00300515" w:rsidRPr="001F0E46" w:rsidRDefault="00300515" w:rsidP="00300515">
      <w:pPr>
        <w:pStyle w:val="TA-Caption"/>
      </w:pPr>
      <w:bookmarkStart w:id="64" w:name="_Toc115040803"/>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7</w:t>
      </w:r>
      <w:r w:rsidR="00201FB5">
        <w:fldChar w:fldCharType="end"/>
      </w:r>
      <w:r>
        <w:t xml:space="preserve"> Penerapan </w:t>
      </w:r>
      <w:r w:rsidRPr="001F0E46">
        <w:rPr>
          <w:i/>
          <w:iCs/>
        </w:rPr>
        <w:t>Gaussian Filter</w:t>
      </w:r>
      <w:r>
        <w:t xml:space="preserve"> pada gambar</w:t>
      </w:r>
      <w:bookmarkEnd w:id="64"/>
    </w:p>
    <w:p w14:paraId="78FAB8DC" w14:textId="77777777" w:rsidR="00062362" w:rsidRDefault="00062362" w:rsidP="00186232">
      <w:pPr>
        <w:pStyle w:val="TA-Normal"/>
        <w:ind w:left="567" w:firstLine="567"/>
        <w:rPr>
          <w:lang w:val="en-ID" w:eastAsia="en-US"/>
        </w:rPr>
      </w:pPr>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9403281" w14:textId="77777777" w:rsidR="00062362" w:rsidRDefault="00062362" w:rsidP="00AC290F">
      <w:pPr>
        <w:pStyle w:val="TA-Normal"/>
        <w:ind w:left="567" w:hanging="6"/>
      </w:pPr>
    </w:p>
    <w:p w14:paraId="42855BD3" w14:textId="1113ED80" w:rsidR="00062362" w:rsidRPr="00062362" w:rsidRDefault="00062362" w:rsidP="00062362">
      <w:pPr>
        <w:pStyle w:val="TA-Caption"/>
        <w:rPr>
          <w:rFonts w:cs="Times New Roman"/>
        </w:rPr>
      </w:pPr>
      <w:bookmarkStart w:id="65" w:name="_Toc115040700"/>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4</w:t>
      </w:r>
      <w:r w:rsidR="00201FB5">
        <w:fldChar w:fldCharType="end"/>
      </w:r>
      <w:r>
        <w:t xml:space="preserve"> Matriks Blur Skala 0</w:t>
      </w:r>
      <w:bookmarkEnd w:id="65"/>
    </w:p>
    <w:p w14:paraId="519395CA" w14:textId="3EDE69A3" w:rsidR="00B5127F" w:rsidRDefault="00B5127F" w:rsidP="00B5127F">
      <w:pPr>
        <w:pStyle w:val="TA-Normal"/>
        <w:spacing w:after="0"/>
        <w:ind w:hanging="6"/>
        <w:jc w:val="center"/>
      </w:pPr>
      <w:r w:rsidRPr="00B5127F">
        <w:rPr>
          <w:noProof/>
        </w:rPr>
        <w:drawing>
          <wp:inline distT="0" distB="0" distL="0" distR="0" wp14:anchorId="0A89DCCD" wp14:editId="53A47E23">
            <wp:extent cx="4002243" cy="213574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2515" r="52907" b="54887"/>
                    <a:stretch/>
                  </pic:blipFill>
                  <pic:spPr bwMode="auto">
                    <a:xfrm>
                      <a:off x="0" y="0"/>
                      <a:ext cx="4027139" cy="2149031"/>
                    </a:xfrm>
                    <a:prstGeom prst="rect">
                      <a:avLst/>
                    </a:prstGeom>
                    <a:ln>
                      <a:noFill/>
                    </a:ln>
                    <a:extLst>
                      <a:ext uri="{53640926-AAD7-44D8-BBD7-CCE9431645EC}">
                        <a14:shadowObscured xmlns:a14="http://schemas.microsoft.com/office/drawing/2010/main"/>
                      </a:ext>
                    </a:extLst>
                  </pic:spPr>
                </pic:pic>
              </a:graphicData>
            </a:graphic>
          </wp:inline>
        </w:drawing>
      </w:r>
    </w:p>
    <w:p w14:paraId="313DBE65" w14:textId="1B7C02A5"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7F7E4529" w14:textId="77777777" w:rsidR="00062362" w:rsidRDefault="00062362" w:rsidP="00062362">
      <w:pPr>
        <w:pStyle w:val="TA-Normal"/>
        <w:spacing w:after="0"/>
        <w:ind w:left="567" w:firstLine="567"/>
      </w:pPr>
    </w:p>
    <w:p w14:paraId="0E63C88A" w14:textId="2AAA482D" w:rsidR="00062362" w:rsidRDefault="00062362" w:rsidP="00062362">
      <w:pPr>
        <w:pStyle w:val="TA-Caption"/>
      </w:pPr>
      <w:bookmarkStart w:id="66" w:name="_Toc115040701"/>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5</w:t>
      </w:r>
      <w:r w:rsidR="00201FB5">
        <w:fldChar w:fldCharType="end"/>
      </w:r>
      <w:r>
        <w:t xml:space="preserve"> Matriks Blur Skala 1</w:t>
      </w:r>
      <w:bookmarkEnd w:id="66"/>
    </w:p>
    <w:p w14:paraId="2384CEE6" w14:textId="00FBD910" w:rsidR="00062362" w:rsidRDefault="00062362" w:rsidP="00B5127F">
      <w:pPr>
        <w:pStyle w:val="TA-Normal"/>
        <w:spacing w:after="0"/>
        <w:ind w:hanging="6"/>
        <w:jc w:val="center"/>
      </w:pPr>
      <w:r w:rsidRPr="00B5127F">
        <w:rPr>
          <w:noProof/>
        </w:rPr>
        <w:drawing>
          <wp:inline distT="0" distB="0" distL="0" distR="0" wp14:anchorId="1D13BFE6" wp14:editId="1E237C69">
            <wp:extent cx="4134053" cy="218023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2552" t="2849" b="54735"/>
                    <a:stretch/>
                  </pic:blipFill>
                  <pic:spPr bwMode="auto">
                    <a:xfrm>
                      <a:off x="0" y="0"/>
                      <a:ext cx="4166798" cy="2197508"/>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7FD09B" w14:textId="6083D485"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C7CEBDA" w14:textId="77777777" w:rsidR="00BD3533" w:rsidRDefault="00BD3533" w:rsidP="00D16FD2">
      <w:pPr>
        <w:pStyle w:val="TA-Normal"/>
        <w:spacing w:after="0"/>
        <w:ind w:left="567" w:firstLine="567"/>
        <w:jc w:val="left"/>
      </w:pPr>
    </w:p>
    <w:p w14:paraId="35420E0E" w14:textId="27022C68" w:rsidR="00BD3533" w:rsidRDefault="00BD3533" w:rsidP="00BD3533">
      <w:pPr>
        <w:pStyle w:val="TA-Caption"/>
      </w:pPr>
      <w:bookmarkStart w:id="67" w:name="_Toc115040702"/>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6</w:t>
      </w:r>
      <w:r w:rsidR="00201FB5">
        <w:fldChar w:fldCharType="end"/>
      </w:r>
      <w:r>
        <w:t xml:space="preserve"> Matriks Hasil Perhitungan DoG</w:t>
      </w:r>
      <w:bookmarkEnd w:id="67"/>
    </w:p>
    <w:p w14:paraId="463D90E4" w14:textId="7EF0889B" w:rsidR="00062362" w:rsidRDefault="00062362" w:rsidP="00B5127F">
      <w:pPr>
        <w:pStyle w:val="TA-Normal"/>
        <w:spacing w:after="0"/>
        <w:ind w:hanging="6"/>
        <w:jc w:val="center"/>
      </w:pPr>
      <w:r w:rsidRPr="00B5127F">
        <w:rPr>
          <w:noProof/>
        </w:rPr>
        <w:drawing>
          <wp:inline distT="0" distB="0" distL="0" distR="0" wp14:anchorId="3C73BD2D" wp14:editId="448CAF27">
            <wp:extent cx="4026535" cy="223541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6831" t="52722" r="26729" b="3576"/>
                    <a:stretch/>
                  </pic:blipFill>
                  <pic:spPr bwMode="auto">
                    <a:xfrm>
                      <a:off x="0" y="0"/>
                      <a:ext cx="4068579" cy="2258761"/>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3B6E06B3" w:rsidR="008C0DB1" w:rsidRDefault="008C0DB1" w:rsidP="008C0DB1">
      <w:pPr>
        <w:pStyle w:val="TA-Normal"/>
        <w:spacing w:after="0"/>
        <w:ind w:hanging="6"/>
        <w:jc w:val="center"/>
        <w:rPr>
          <w:lang w:val="en-ID" w:eastAsia="en-US"/>
        </w:rPr>
      </w:pPr>
      <w:r w:rsidRPr="008C0DB1">
        <w:rPr>
          <w:noProof/>
          <w:lang w:val="en-ID" w:eastAsia="en-US"/>
        </w:rPr>
        <w:drawing>
          <wp:inline distT="0" distB="0" distL="0" distR="0" wp14:anchorId="6EC4F720" wp14:editId="7A1E720E">
            <wp:extent cx="2303618" cy="2309648"/>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09775" cy="2315821"/>
                    </a:xfrm>
                    <a:prstGeom prst="rect">
                      <a:avLst/>
                    </a:prstGeom>
                  </pic:spPr>
                </pic:pic>
              </a:graphicData>
            </a:graphic>
          </wp:inline>
        </w:drawing>
      </w:r>
    </w:p>
    <w:p w14:paraId="0703E117" w14:textId="4125F8B9" w:rsidR="008C0DB1" w:rsidRDefault="008C0DB1" w:rsidP="008C0DB1">
      <w:pPr>
        <w:pStyle w:val="TA-Caption"/>
      </w:pPr>
      <w:bookmarkStart w:id="68" w:name="_Toc115040804"/>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8</w:t>
      </w:r>
      <w:r w:rsidR="00201FB5">
        <w:fldChar w:fldCharType="end"/>
      </w:r>
      <w:r>
        <w:t xml:space="preserve"> Gambar DoG</w:t>
      </w:r>
      <w:bookmarkEnd w:id="68"/>
    </w:p>
    <w:p w14:paraId="2953615C" w14:textId="4C364BAA" w:rsidR="008C0DB1" w:rsidRDefault="008C0DB1" w:rsidP="008C0DB1">
      <w:pPr>
        <w:pStyle w:val="TA-Normal"/>
        <w:ind w:left="567" w:hanging="6"/>
      </w:pPr>
    </w:p>
    <w:p w14:paraId="5A018E2D" w14:textId="1AC7B7B1" w:rsidR="008C0DB1" w:rsidRPr="008C0DB1" w:rsidRDefault="008C0DB1" w:rsidP="008C0DB1">
      <w:pPr>
        <w:pStyle w:val="TA-Normal"/>
        <w:ind w:left="567" w:hanging="6"/>
      </w:pPr>
      <w:r>
        <w:t>Sama seperti sebelumnya, lakukan perhitungan DoG berulang kali pada setiap skala hingga menghasilkan banyak gambar DoG.</w:t>
      </w:r>
    </w:p>
    <w:p w14:paraId="3DA1A39E" w14:textId="77777777" w:rsidR="00ED29F0" w:rsidRDefault="00ED29F0" w:rsidP="00ED29F0">
      <w:pPr>
        <w:pStyle w:val="TA-Normal"/>
        <w:spacing w:after="0"/>
        <w:ind w:firstLine="0"/>
        <w:jc w:val="center"/>
        <w:rPr>
          <w:lang w:val="en-ID" w:eastAsia="en-US"/>
        </w:rPr>
      </w:pPr>
      <w:r>
        <w:rPr>
          <w:noProof/>
        </w:rPr>
        <w:drawing>
          <wp:inline distT="0" distB="0" distL="0" distR="0" wp14:anchorId="387FC906" wp14:editId="194FC2EC">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7D0EB697" w14:textId="36B379D5" w:rsidR="00ED29F0" w:rsidRDefault="00ED29F0" w:rsidP="00ED29F0">
      <w:pPr>
        <w:pStyle w:val="TA-Caption"/>
      </w:pPr>
      <w:bookmarkStart w:id="69" w:name="_Toc115040805"/>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9</w:t>
      </w:r>
      <w:r w:rsidR="00201FB5">
        <w:fldChar w:fldCharType="end"/>
      </w:r>
      <w:r>
        <w:t xml:space="preserve"> </w:t>
      </w:r>
      <w:r w:rsidRPr="00EA3BC1">
        <w:rPr>
          <w:i/>
          <w:iCs/>
        </w:rPr>
        <w:t>Scale Space</w:t>
      </w:r>
      <w:r>
        <w:t xml:space="preserve"> dan DoG</w:t>
      </w:r>
      <w:bookmarkEnd w:id="69"/>
    </w:p>
    <w:p w14:paraId="5DA27CFB" w14:textId="7DA3574F" w:rsidR="00ED29F0" w:rsidRDefault="00ED29F0" w:rsidP="00AC290F">
      <w:pPr>
        <w:pStyle w:val="TA-Normal"/>
        <w:ind w:left="567" w:hanging="6"/>
        <w:rPr>
          <w:lang w:val="en-ID" w:eastAsia="en-US"/>
        </w:rPr>
      </w:pP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527F7321" w14:textId="0AA49525" w:rsidR="000C3816" w:rsidRDefault="000C3816" w:rsidP="000C3816">
      <w:pPr>
        <w:pStyle w:val="TA-Normal"/>
        <w:spacing w:after="0"/>
        <w:ind w:firstLine="0"/>
        <w:jc w:val="center"/>
        <w:rPr>
          <w:lang w:val="en-ID" w:eastAsia="en-US"/>
        </w:rPr>
      </w:pPr>
      <w:r w:rsidRPr="000C3816">
        <w:rPr>
          <w:noProof/>
          <w:lang w:val="en-ID" w:eastAsia="en-US"/>
        </w:rPr>
        <w:lastRenderedPageBreak/>
        <w:drawing>
          <wp:inline distT="0" distB="0" distL="0" distR="0" wp14:anchorId="36582A6A" wp14:editId="0F52D9F8">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23939" cy="2019614"/>
                    </a:xfrm>
                    <a:prstGeom prst="rect">
                      <a:avLst/>
                    </a:prstGeom>
                    <a:ln>
                      <a:solidFill>
                        <a:schemeClr val="tx1"/>
                      </a:solidFill>
                    </a:ln>
                  </pic:spPr>
                </pic:pic>
              </a:graphicData>
            </a:graphic>
          </wp:inline>
        </w:drawing>
      </w:r>
    </w:p>
    <w:p w14:paraId="66FA6024" w14:textId="5B76B3B5" w:rsidR="000C3816" w:rsidRPr="000C3816" w:rsidRDefault="000C3816" w:rsidP="000C3816">
      <w:pPr>
        <w:pStyle w:val="TA-Caption"/>
        <w:rPr>
          <w:lang w:eastAsia="en-US"/>
        </w:rPr>
      </w:pPr>
      <w:bookmarkStart w:id="70" w:name="_Toc115040806"/>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0</w:t>
      </w:r>
      <w:r w:rsidR="00201FB5">
        <w:fldChar w:fldCharType="end"/>
      </w:r>
      <w:r>
        <w:t xml:space="preserve"> Proses pencarian kandidat </w:t>
      </w:r>
      <w:r w:rsidRPr="000C3816">
        <w:rPr>
          <w:i/>
          <w:iCs/>
        </w:rPr>
        <w:t>keypoint</w:t>
      </w:r>
      <w:r>
        <w:t xml:space="preserve"> pada tiap skala</w:t>
      </w:r>
      <w:bookmarkEnd w:id="70"/>
    </w:p>
    <w:p w14:paraId="0D5BD710" w14:textId="7A542EAB" w:rsidR="009912A8" w:rsidRDefault="00656852" w:rsidP="00AC290F">
      <w:pPr>
        <w:pStyle w:val="TA-Normal"/>
        <w:ind w:left="567" w:hanging="6"/>
        <w:rPr>
          <w:lang w:val="en-ID" w:eastAsia="en-US"/>
        </w:rPr>
      </w:pPr>
      <w:r>
        <w:rPr>
          <w:lang w:val="en-ID" w:eastAsia="en-US"/>
        </w:rPr>
        <w:tab/>
      </w:r>
      <w:r>
        <w:rPr>
          <w:lang w:val="en-ID" w:eastAsia="en-US"/>
        </w:rPr>
        <w:tab/>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B8D5F8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r w:rsidR="00E312A7">
        <w:rPr>
          <w:lang w:val="en-ID" w:eastAsia="en-US"/>
        </w:rPr>
        <w:t xml:space="preserve"> </w:t>
      </w:r>
      <w:r w:rsidR="009C2FA4">
        <w:rPr>
          <w:lang w:val="en-ID" w:eastAsia="en-US"/>
        </w:rPr>
        <w:t>Berikut contoh</w:t>
      </w:r>
      <w:r w:rsidR="00510672">
        <w:rPr>
          <w:lang w:val="en-ID" w:eastAsia="en-US"/>
        </w:rPr>
        <w:t xml:space="preserve"> gambar</w:t>
      </w:r>
      <w:r w:rsidR="009C2FA4">
        <w:rPr>
          <w:lang w:val="en-ID" w:eastAsia="en-US"/>
        </w:rPr>
        <w:t xml:space="preserve"> hasil akhir </w:t>
      </w:r>
      <w:r w:rsidR="009C2FA4" w:rsidRPr="009C2FA4">
        <w:rPr>
          <w:i/>
          <w:iCs/>
          <w:lang w:val="en-ID" w:eastAsia="en-US"/>
        </w:rPr>
        <w:t>keypoint</w:t>
      </w:r>
      <w:r w:rsidR="009C2FA4">
        <w:rPr>
          <w:lang w:val="en-ID" w:eastAsia="en-US"/>
        </w:rPr>
        <w:t xml:space="preserve"> yang terdeteksi.</w:t>
      </w:r>
    </w:p>
    <w:p w14:paraId="5996AE96" w14:textId="197FDA3F" w:rsidR="009D5597" w:rsidRDefault="009D5597" w:rsidP="009D5597">
      <w:pPr>
        <w:pStyle w:val="TA-Normal"/>
        <w:spacing w:after="0"/>
        <w:ind w:firstLine="0"/>
        <w:jc w:val="center"/>
        <w:rPr>
          <w:lang w:val="en-ID" w:eastAsia="en-US"/>
        </w:rPr>
      </w:pPr>
      <w:r w:rsidRPr="009D5597">
        <w:rPr>
          <w:noProof/>
          <w:lang w:val="en-ID" w:eastAsia="en-US"/>
        </w:rPr>
        <w:lastRenderedPageBreak/>
        <w:drawing>
          <wp:inline distT="0" distB="0" distL="0" distR="0" wp14:anchorId="2E9C7C1A" wp14:editId="548ABA51">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68648" cy="2519726"/>
                    </a:xfrm>
                    <a:prstGeom prst="rect">
                      <a:avLst/>
                    </a:prstGeom>
                    <a:ln>
                      <a:solidFill>
                        <a:schemeClr val="tx1"/>
                      </a:solidFill>
                    </a:ln>
                  </pic:spPr>
                </pic:pic>
              </a:graphicData>
            </a:graphic>
          </wp:inline>
        </w:drawing>
      </w:r>
    </w:p>
    <w:p w14:paraId="58E474C8" w14:textId="3BBCDD8E" w:rsidR="009D5597" w:rsidRPr="009D5597" w:rsidRDefault="009D5597" w:rsidP="009D5597">
      <w:pPr>
        <w:pStyle w:val="TA-Caption"/>
        <w:rPr>
          <w:lang w:eastAsia="en-US"/>
        </w:rPr>
      </w:pPr>
      <w:bookmarkStart w:id="71" w:name="_Toc115040807"/>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1</w:t>
      </w:r>
      <w:r w:rsidR="00201FB5">
        <w:fldChar w:fldCharType="end"/>
      </w:r>
      <w:r>
        <w:t xml:space="preserve"> Hasil identifikasi </w:t>
      </w:r>
      <w:r w:rsidRPr="009D5597">
        <w:rPr>
          <w:i/>
          <w:iCs/>
        </w:rPr>
        <w:t>interest keypoints</w:t>
      </w:r>
      <w:bookmarkEnd w:id="71"/>
    </w:p>
    <w:p w14:paraId="3D1FE3CB" w14:textId="4FCFA82E" w:rsidR="00232FD3" w:rsidRDefault="00510672" w:rsidP="009D5597">
      <w:pPr>
        <w:pStyle w:val="TA-Normal"/>
        <w:spacing w:after="0"/>
        <w:ind w:firstLine="0"/>
        <w:rPr>
          <w:lang w:val="en-ID" w:eastAsia="en-US"/>
        </w:rPr>
      </w:pPr>
      <w:r>
        <w:rPr>
          <w:lang w:val="en-ID" w:eastAsia="en-US"/>
        </w:rPr>
        <w:t xml:space="preserve">    </w:t>
      </w:r>
    </w:p>
    <w:p w14:paraId="1B5DC437" w14:textId="6BBC2E22" w:rsidR="007114C5" w:rsidRDefault="00DC0033" w:rsidP="00BD3533">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7B87DF52" w:rsidR="009E0F71" w:rsidRPr="00BD3533" w:rsidRDefault="00BD3533" w:rsidP="00BD3533">
      <w:pPr>
        <w:pStyle w:val="TA-Normal"/>
        <w:spacing w:after="0"/>
        <w:ind w:firstLine="0"/>
        <w:jc w:val="center"/>
        <w:rPr>
          <w:lang w:val="en-ID" w:eastAsia="en-US"/>
        </w:rPr>
      </w:pPr>
      <w:r>
        <w:rPr>
          <w:noProof/>
        </w:rPr>
        <mc:AlternateContent>
          <mc:Choice Requires="wps">
            <w:drawing>
              <wp:anchor distT="0" distB="0" distL="114300" distR="114300" simplePos="0" relativeHeight="251675648" behindDoc="0" locked="0" layoutInCell="1" allowOverlap="1" wp14:anchorId="268F3A90" wp14:editId="0CD0B6FA">
                <wp:simplePos x="0" y="0"/>
                <wp:positionH relativeFrom="column">
                  <wp:posOffset>3114277</wp:posOffset>
                </wp:positionH>
                <wp:positionV relativeFrom="paragraph">
                  <wp:posOffset>1575122</wp:posOffset>
                </wp:positionV>
                <wp:extent cx="1041779" cy="341753"/>
                <wp:effectExtent l="0" t="0" r="6350" b="1270"/>
                <wp:wrapNone/>
                <wp:docPr id="49" name="Rectangle 49"/>
                <wp:cNvGraphicFramePr/>
                <a:graphic xmlns:a="http://schemas.openxmlformats.org/drawingml/2006/main">
                  <a:graphicData uri="http://schemas.microsoft.com/office/word/2010/wordprocessingShape">
                    <wps:wsp>
                      <wps:cNvSpPr/>
                      <wps:spPr>
                        <a:xfrm>
                          <a:off x="0" y="0"/>
                          <a:ext cx="1041779" cy="34175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C57F4D" id="Rectangle 49" o:spid="_x0000_s1026" style="position:absolute;margin-left:245.2pt;margin-top:124.05pt;width:82.05pt;height:26.9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" fillcolor="white [3212]" stroked="f" strokeweight="1pt"/>
            </w:pict>
          </mc:Fallback>
        </mc:AlternateContent>
      </w:r>
      <w:r w:rsidRPr="00CD70CC">
        <w:rPr>
          <w:noProof/>
        </w:rPr>
        <w:drawing>
          <wp:inline distT="0" distB="0" distL="0" distR="0" wp14:anchorId="17DD21CE" wp14:editId="568A844C">
            <wp:extent cx="3867150" cy="1897260"/>
            <wp:effectExtent l="19050" t="19050" r="19050" b="273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56707"/>
                    <a:stretch/>
                  </pic:blipFill>
                  <pic:spPr bwMode="auto">
                    <a:xfrm>
                      <a:off x="0" y="0"/>
                      <a:ext cx="3909030" cy="191780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2EFE913" w14:textId="7883A4A6" w:rsidR="007114C5" w:rsidRDefault="007114C5" w:rsidP="007114C5">
      <w:pPr>
        <w:pStyle w:val="TA-Caption"/>
      </w:pPr>
      <w:bookmarkStart w:id="72" w:name="_Toc115040808"/>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2</w:t>
      </w:r>
      <w:r w:rsidR="00201FB5">
        <w:fldChar w:fldCharType="end"/>
      </w:r>
      <w:r>
        <w:t xml:space="preserve"> Potongan gambar salah satu keypoint</w:t>
      </w:r>
      <w:bookmarkEnd w:id="72"/>
      <w:r>
        <w:t xml:space="preserve"> </w:t>
      </w:r>
    </w:p>
    <w:p w14:paraId="5CF0129E" w14:textId="7F3F21E3"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6AC4833B" w:rsidR="00BD3533" w:rsidRPr="00BD3533" w:rsidRDefault="00BD3533" w:rsidP="00BD3533">
      <w:pPr>
        <w:pStyle w:val="TA-Caption"/>
      </w:pPr>
      <w:bookmarkStart w:id="73" w:name="_Toc115040703"/>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7</w:t>
      </w:r>
      <w:r w:rsidR="00201FB5">
        <w:fldChar w:fldCharType="end"/>
      </w:r>
      <w:r>
        <w:t xml:space="preserve"> Sampel Matriks</w:t>
      </w:r>
      <w:r>
        <w:rPr>
          <w:noProof/>
        </w:rPr>
        <w:t xml:space="preserve"> </w:t>
      </w:r>
      <w:r w:rsidRPr="00BD3533">
        <w:rPr>
          <w:i/>
          <w:iCs/>
          <w:noProof/>
        </w:rPr>
        <w:t>Keypoint</w:t>
      </w:r>
      <w:bookmarkEnd w:id="73"/>
    </w:p>
    <w:p w14:paraId="2745FFC9" w14:textId="3BD73380" w:rsidR="008F1D4C" w:rsidRDefault="00BD3533" w:rsidP="00BD3533">
      <w:pPr>
        <w:pStyle w:val="TA-Normal"/>
        <w:ind w:firstLine="0"/>
        <w:jc w:val="center"/>
        <w:rPr>
          <w:lang w:val="en-ID" w:eastAsia="en-US"/>
        </w:rPr>
      </w:pPr>
      <w:r w:rsidRPr="00CD70CC">
        <w:rPr>
          <w:noProof/>
        </w:rPr>
        <w:drawing>
          <wp:inline distT="0" distB="0" distL="0" distR="0" wp14:anchorId="49DF87C5" wp14:editId="566E63D4">
            <wp:extent cx="4284178" cy="2945674"/>
            <wp:effectExtent l="0" t="0" r="254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5190" t="44742" r="5735" b="1213"/>
                    <a:stretch/>
                  </pic:blipFill>
                  <pic:spPr bwMode="auto">
                    <a:xfrm>
                      <a:off x="0" y="0"/>
                      <a:ext cx="4298037" cy="2955203"/>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55ECCF28"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146</m:t>
                      </m:r>
                      <m:r>
                        <m:rPr>
                          <m:sty m:val="p"/>
                        </m:rPr>
                        <w:rPr>
                          <w:rFonts w:ascii="Cambria Math" w:hAnsi="Cambria Math"/>
                        </w:rPr>
                        <m:t>-</m:t>
                      </m:r>
                      <m:r>
                        <w:rPr>
                          <w:rFonts w:ascii="Cambria Math" w:hAnsi="Cambria Math"/>
                        </w:rPr>
                        <m:t>15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m:t>
                      </m:r>
                    </m:e>
                  </m:d>
                </m:e>
                <m:sup>
                  <m:r>
                    <m:rPr>
                      <m:sty m:val="p"/>
                    </m:rPr>
                    <w:rPr>
                      <w:rFonts w:ascii="Cambria Math" w:hAnsi="Cambria Math"/>
                    </w:rPr>
                    <m:t>2</m:t>
                  </m:r>
                </m:sup>
              </m:sSup>
            </m:e>
          </m:rad>
        </m:oMath>
      </m:oMathPara>
    </w:p>
    <w:p w14:paraId="56BD3661" w14:textId="554B3F46"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41</m:t>
              </m:r>
            </m:e>
          </m:rad>
          <m:r>
            <w:rPr>
              <w:rFonts w:ascii="Cambria Math" w:hAnsi="Cambria Math"/>
            </w:rPr>
            <m:t>= 6.4</m:t>
          </m:r>
        </m:oMath>
      </m:oMathPara>
    </w:p>
    <w:p w14:paraId="6B3BA58C" w14:textId="0C63CBC1"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148</m:t>
                  </m:r>
                  <m:r>
                    <m:rPr>
                      <m:sty m:val="p"/>
                    </m:rPr>
                    <w:rPr>
                      <w:rFonts w:ascii="Cambria Math" w:hAnsi="Cambria Math"/>
                    </w:rPr>
                    <m:t>-</m:t>
                  </m:r>
                  <m:r>
                    <w:rPr>
                      <w:rFonts w:ascii="Cambria Math" w:hAnsi="Cambria Math"/>
                    </w:rPr>
                    <m:t>152, 146</m:t>
                  </m:r>
                  <m:r>
                    <m:rPr>
                      <m:sty m:val="p"/>
                    </m:rPr>
                    <w:rPr>
                      <w:rFonts w:ascii="Cambria Math" w:hAnsi="Cambria Math"/>
                    </w:rPr>
                    <m:t>-</m:t>
                  </m:r>
                  <m:r>
                    <w:rPr>
                      <w:rFonts w:ascii="Cambria Math" w:hAnsi="Cambria Math"/>
                    </w:rPr>
                    <m:t>151</m:t>
                  </m:r>
                </m:e>
              </m:d>
            </m:e>
          </m:func>
        </m:oMath>
      </m:oMathPara>
    </w:p>
    <w:p w14:paraId="03086B40" w14:textId="233BB5F2"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4,-5</m:t>
                  </m:r>
                </m:e>
              </m:d>
              <m:r>
                <w:rPr>
                  <w:rFonts w:ascii="Cambria Math" w:hAnsi="Cambria Math"/>
                </w:rPr>
                <m:t>=-141° atau 219°</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6C192F2B" w:rsidR="00BD3533" w:rsidRDefault="00BD3533" w:rsidP="00BD3533">
      <w:pPr>
        <w:pStyle w:val="TA-Caption"/>
        <w:rPr>
          <w:lang w:val="en-ID" w:eastAsia="en-US"/>
        </w:rPr>
      </w:pPr>
      <w:bookmarkStart w:id="74" w:name="_Toc115040704"/>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8</w:t>
      </w:r>
      <w:r w:rsidR="00201FB5">
        <w:fldChar w:fldCharType="end"/>
      </w:r>
      <w:r>
        <w:t xml:space="preserve"> Matrik </w:t>
      </w:r>
      <w:r w:rsidRPr="00153AA8">
        <w:t>Hasil Perhitungan Magnitudo</w:t>
      </w:r>
      <w:bookmarkEnd w:id="74"/>
    </w:p>
    <w:p w14:paraId="1288FE1B" w14:textId="20CEBE37"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090FDC94" wp14:editId="2F35ACA3">
            <wp:extent cx="4848079" cy="23513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540" t="8257" r="1307" b="1658"/>
                    <a:stretch/>
                  </pic:blipFill>
                  <pic:spPr bwMode="auto">
                    <a:xfrm>
                      <a:off x="0" y="0"/>
                      <a:ext cx="4880796" cy="2367182"/>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6640B03" w14:textId="3707536C" w:rsidR="00BD3533" w:rsidRDefault="00BD3533" w:rsidP="005A0E11">
      <w:pPr>
        <w:pStyle w:val="TA-Normal"/>
        <w:spacing w:after="0"/>
        <w:ind w:hanging="6"/>
        <w:jc w:val="center"/>
        <w:rPr>
          <w:lang w:val="en-ID" w:eastAsia="en-US"/>
        </w:rPr>
      </w:pPr>
    </w:p>
    <w:p w14:paraId="2F182E34" w14:textId="4DB13DCF" w:rsidR="00BD3533" w:rsidRDefault="00BD3533" w:rsidP="005A0E11">
      <w:pPr>
        <w:pStyle w:val="TA-Normal"/>
        <w:spacing w:after="0"/>
        <w:ind w:hanging="6"/>
        <w:jc w:val="center"/>
        <w:rPr>
          <w:lang w:val="en-ID" w:eastAsia="en-US"/>
        </w:rPr>
      </w:pPr>
    </w:p>
    <w:p w14:paraId="239CFB87" w14:textId="1BA008B2" w:rsidR="00BD3533" w:rsidRDefault="00BD3533" w:rsidP="00BD3533">
      <w:pPr>
        <w:pStyle w:val="TA-Caption"/>
        <w:rPr>
          <w:lang w:val="en-ID" w:eastAsia="en-US"/>
        </w:rPr>
      </w:pPr>
      <w:bookmarkStart w:id="75" w:name="_Toc115040705"/>
      <w:r>
        <w:lastRenderedPageBreak/>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9</w:t>
      </w:r>
      <w:r w:rsidR="00201FB5">
        <w:fldChar w:fldCharType="end"/>
      </w:r>
      <w:r>
        <w:t xml:space="preserve"> Matriks Hasil Perhitungan Arah Gradien</w:t>
      </w:r>
      <w:bookmarkEnd w:id="75"/>
    </w:p>
    <w:p w14:paraId="1E4D1903" w14:textId="3A4EB246" w:rsidR="005A0E11" w:rsidRDefault="005A0E11" w:rsidP="005A0E11">
      <w:pPr>
        <w:pStyle w:val="TA-Normal"/>
        <w:spacing w:after="0"/>
        <w:ind w:hanging="6"/>
        <w:jc w:val="center"/>
        <w:rPr>
          <w:lang w:val="en-ID" w:eastAsia="en-US"/>
        </w:rPr>
      </w:pPr>
      <w:r w:rsidRPr="005A0E11">
        <w:rPr>
          <w:noProof/>
          <w:lang w:val="en-ID" w:eastAsia="en-US"/>
        </w:rPr>
        <w:drawing>
          <wp:inline distT="0" distB="0" distL="0" distR="0" wp14:anchorId="1CAD54F2" wp14:editId="70EA55DC">
            <wp:extent cx="4782333" cy="271054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6490" b="1977"/>
                    <a:stretch/>
                  </pic:blipFill>
                  <pic:spPr bwMode="auto">
                    <a:xfrm>
                      <a:off x="0" y="0"/>
                      <a:ext cx="4797888" cy="2719359"/>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686B4DEC" w:rsidR="00AF1803" w:rsidRDefault="00AF1803" w:rsidP="00AF1803">
      <w:pPr>
        <w:pStyle w:val="TA-Normal"/>
        <w:spacing w:after="0"/>
        <w:ind w:hanging="6"/>
        <w:jc w:val="center"/>
      </w:pPr>
      <w:r w:rsidRPr="00AF1803">
        <w:rPr>
          <w:noProof/>
        </w:rPr>
        <w:drawing>
          <wp:inline distT="0" distB="0" distL="0" distR="0" wp14:anchorId="7E99F719" wp14:editId="29FB4ACC">
            <wp:extent cx="4224703" cy="2722715"/>
            <wp:effectExtent l="19050" t="19050" r="23495"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38984" cy="2731919"/>
                    </a:xfrm>
                    <a:prstGeom prst="rect">
                      <a:avLst/>
                    </a:prstGeom>
                    <a:ln>
                      <a:solidFill>
                        <a:schemeClr val="tx1"/>
                      </a:solidFill>
                    </a:ln>
                  </pic:spPr>
                </pic:pic>
              </a:graphicData>
            </a:graphic>
          </wp:inline>
        </w:drawing>
      </w:r>
    </w:p>
    <w:p w14:paraId="77995177" w14:textId="203DB259" w:rsidR="00AF1803" w:rsidRPr="00AF1803" w:rsidRDefault="00AF1803" w:rsidP="00AF1803">
      <w:pPr>
        <w:pStyle w:val="TA-Caption"/>
      </w:pPr>
      <w:bookmarkStart w:id="76" w:name="_Toc115040809"/>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3</w:t>
      </w:r>
      <w:r w:rsidR="00201FB5">
        <w:fldChar w:fldCharType="end"/>
      </w:r>
      <w:r>
        <w:t xml:space="preserve"> Histogram dari Besaran Arah Gradien</w:t>
      </w:r>
      <w:bookmarkEnd w:id="76"/>
    </w:p>
    <w:p w14:paraId="6EF45FEA" w14:textId="77777777" w:rsidR="00AF1803" w:rsidRDefault="00AF1803" w:rsidP="00AF1803">
      <w:pPr>
        <w:pStyle w:val="TA-Normal"/>
        <w:ind w:left="567" w:hanging="6"/>
      </w:pPr>
    </w:p>
    <w:p w14:paraId="5C287A7A" w14:textId="1479795A" w:rsidR="00AF1803" w:rsidRDefault="00AF1803" w:rsidP="00186232">
      <w:pPr>
        <w:pStyle w:val="TA-Normal"/>
        <w:ind w:left="567" w:firstLine="567"/>
      </w:pPr>
      <w:r>
        <w:t>Nilai tertinggi akan menjadi arah gradien yang utama dan nilai yang diatas 80% dari nilai tertinggi juga akan menjadi kandidat arah gradien. Dari histogram tersebut bahwa nilai tertinggi terdapat pada sudut 110</w:t>
      </w:r>
      <w:r w:rsidRPr="00AF1803">
        <w:t>°</w:t>
      </w:r>
      <w:r>
        <w:t>. Sehingga gambar yang digunakan dalam ekstraksi fitur harus dirotasi sebesar 110</w:t>
      </w:r>
      <w:r w:rsidRPr="00AF1803">
        <w:t>°</w:t>
      </w:r>
      <w:r>
        <w:t xml:space="preserve"> yang menjadi sumbu utama pada </w:t>
      </w:r>
      <w:r w:rsidRPr="00AF1803">
        <w:rPr>
          <w:i/>
          <w:iCs/>
        </w:rPr>
        <w:t>keypoint</w:t>
      </w:r>
      <w:r>
        <w:t xml:space="preserve"> tersebut. Berikut hasil gambar yang telah dilakukan rotasi.</w:t>
      </w:r>
    </w:p>
    <w:p w14:paraId="13313A9B" w14:textId="11D6FF2E" w:rsidR="00AF1803" w:rsidRDefault="00AF1803" w:rsidP="00AF1803">
      <w:pPr>
        <w:pStyle w:val="TA-Normal"/>
        <w:spacing w:after="0"/>
        <w:ind w:hanging="6"/>
        <w:jc w:val="center"/>
      </w:pPr>
      <w:r w:rsidRPr="00AF1803">
        <w:rPr>
          <w:noProof/>
        </w:rPr>
        <w:lastRenderedPageBreak/>
        <w:drawing>
          <wp:inline distT="0" distB="0" distL="0" distR="0" wp14:anchorId="722180ED" wp14:editId="72887F82">
            <wp:extent cx="1877007" cy="1872095"/>
            <wp:effectExtent l="19050" t="19050" r="28575" b="139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87060" cy="1882122"/>
                    </a:xfrm>
                    <a:prstGeom prst="rect">
                      <a:avLst/>
                    </a:prstGeom>
                    <a:ln>
                      <a:solidFill>
                        <a:schemeClr val="tx1"/>
                      </a:solidFill>
                    </a:ln>
                  </pic:spPr>
                </pic:pic>
              </a:graphicData>
            </a:graphic>
          </wp:inline>
        </w:drawing>
      </w:r>
    </w:p>
    <w:p w14:paraId="0008320D" w14:textId="0739F182" w:rsidR="00AF1803" w:rsidRPr="005A0E11" w:rsidRDefault="00AF1803" w:rsidP="00AF1803">
      <w:pPr>
        <w:pStyle w:val="TA-Caption"/>
      </w:pPr>
      <w:bookmarkStart w:id="77" w:name="_Toc115040810"/>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4</w:t>
      </w:r>
      <w:r w:rsidR="00201FB5">
        <w:fldChar w:fldCharType="end"/>
      </w:r>
      <w:r>
        <w:t xml:space="preserve"> Hasil gambar keypoint setelah dilakukan rotasi</w:t>
      </w:r>
      <w:bookmarkEnd w:id="77"/>
    </w:p>
    <w:p w14:paraId="41B8A242" w14:textId="79BF634E" w:rsidR="005A0E11" w:rsidRDefault="005A0E11" w:rsidP="00F46BF3">
      <w:pPr>
        <w:pStyle w:val="TA-Normal"/>
        <w:spacing w:after="0"/>
        <w:ind w:hanging="6"/>
        <w:jc w:val="center"/>
        <w:rPr>
          <w:lang w:val="en-ID" w:eastAsia="en-US"/>
        </w:rPr>
      </w:pPr>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4976DB02" w:rsidR="002E5984" w:rsidRDefault="002E5984" w:rsidP="002E5984">
      <w:pPr>
        <w:pStyle w:val="TA-Normal"/>
        <w:ind w:left="567"/>
      </w:pPr>
      <w:r>
        <w:t>Sama seperti sebelumnya setiap piksel akan dihitung untuk mencari nilai arah gradien menggunakan Rumus 2.11., berikut hasil perhitungannya.</w:t>
      </w:r>
    </w:p>
    <w:p w14:paraId="6FBCBCC2" w14:textId="3D9726AC" w:rsidR="00F34117" w:rsidRDefault="00F34117" w:rsidP="00F34117">
      <w:pPr>
        <w:pStyle w:val="TA-Caption"/>
      </w:pPr>
      <w:bookmarkStart w:id="78" w:name="_Toc115040706"/>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0</w:t>
      </w:r>
      <w:r w:rsidR="00201FB5">
        <w:fldChar w:fldCharType="end"/>
      </w:r>
      <w:r>
        <w:t xml:space="preserve"> </w:t>
      </w:r>
      <w:r w:rsidRPr="00F34117">
        <w:t xml:space="preserve">Matriks </w:t>
      </w:r>
      <w:r w:rsidRPr="00A109A1">
        <w:t>Hasil Perhitungan Arah Gradien Tiap Blok</w:t>
      </w:r>
      <w:bookmarkEnd w:id="78"/>
    </w:p>
    <w:p w14:paraId="5061E631" w14:textId="6B87E7BD" w:rsidR="002E5984" w:rsidRPr="00F34117" w:rsidRDefault="002E5984" w:rsidP="00F34117">
      <w:pPr>
        <w:pStyle w:val="TA-Normal"/>
        <w:spacing w:after="0"/>
        <w:ind w:firstLine="0"/>
        <w:jc w:val="center"/>
      </w:pPr>
      <w:r w:rsidRPr="002E5984">
        <w:rPr>
          <w:noProof/>
        </w:rPr>
        <w:drawing>
          <wp:inline distT="0" distB="0" distL="0" distR="0" wp14:anchorId="6F25E2BA" wp14:editId="04DD9A7C">
            <wp:extent cx="5094514" cy="308756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8173" b="950"/>
                    <a:stretch/>
                  </pic:blipFill>
                  <pic:spPr bwMode="auto">
                    <a:xfrm>
                      <a:off x="0" y="0"/>
                      <a:ext cx="5131206" cy="3109802"/>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20A03A9C" w:rsidR="0087595F" w:rsidRDefault="0087595F" w:rsidP="00F45A26">
      <w:pPr>
        <w:pStyle w:val="TA-Normal"/>
        <w:spacing w:after="0"/>
        <w:ind w:firstLine="0"/>
        <w:jc w:val="center"/>
        <w:rPr>
          <w:lang w:val="en-ID" w:eastAsia="en-US"/>
        </w:rPr>
      </w:pPr>
      <w:r w:rsidRPr="0087595F">
        <w:rPr>
          <w:noProof/>
          <w:lang w:val="en-ID" w:eastAsia="en-US"/>
        </w:rPr>
        <w:lastRenderedPageBreak/>
        <w:drawing>
          <wp:inline distT="0" distB="0" distL="0" distR="0" wp14:anchorId="0292E4ED" wp14:editId="64C44B8A">
            <wp:extent cx="4120559" cy="2687566"/>
            <wp:effectExtent l="19050" t="19050" r="13335" b="177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5225" cy="2716699"/>
                    </a:xfrm>
                    <a:prstGeom prst="rect">
                      <a:avLst/>
                    </a:prstGeom>
                    <a:ln>
                      <a:solidFill>
                        <a:schemeClr val="tx1"/>
                      </a:solidFill>
                    </a:ln>
                  </pic:spPr>
                </pic:pic>
              </a:graphicData>
            </a:graphic>
          </wp:inline>
        </w:drawing>
      </w:r>
    </w:p>
    <w:p w14:paraId="3DF53A74" w14:textId="32C2FD19" w:rsidR="0087595F" w:rsidRDefault="00F45A26" w:rsidP="00F45A26">
      <w:pPr>
        <w:pStyle w:val="TA-Caption"/>
      </w:pPr>
      <w:bookmarkStart w:id="79" w:name="_Toc115040811"/>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5</w:t>
      </w:r>
      <w:r w:rsidR="00201FB5">
        <w:fldChar w:fldCharType="end"/>
      </w:r>
      <w:r>
        <w:t xml:space="preserve"> Histogram deskriptor blok pertama</w:t>
      </w:r>
      <w:bookmarkEnd w:id="79"/>
    </w:p>
    <w:p w14:paraId="0674D8C2" w14:textId="277BA637" w:rsidR="00F45A26" w:rsidRPr="00F45A26" w:rsidRDefault="00F45A26" w:rsidP="00F45A26">
      <w:pPr>
        <w:pStyle w:val="TA-Normal"/>
        <w:ind w:firstLine="0"/>
      </w:pPr>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4091B7BD" w:rsidR="00DA5715" w:rsidRPr="00DA5715" w:rsidRDefault="00501F5F"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4, 2, 0, 0, 8, 1, 0, 1]</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3864FD99" w:rsidR="00DF0C22" w:rsidRDefault="00DF0C22" w:rsidP="00DF0C22">
      <w:pPr>
        <w:pStyle w:val="TA-Caption"/>
        <w:rPr>
          <w:lang w:val="en-ID" w:eastAsia="en-US"/>
        </w:rPr>
      </w:pPr>
      <w:r>
        <w:rPr>
          <w:noProof/>
        </w:rPr>
        <w:lastRenderedPageBreak/>
        <w:drawing>
          <wp:inline distT="0" distB="0" distL="0" distR="0" wp14:anchorId="36625E65" wp14:editId="57A7ABF2">
            <wp:extent cx="2823387" cy="5682950"/>
            <wp:effectExtent l="19050" t="19050" r="1524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39067" cy="5714511"/>
                    </a:xfrm>
                    <a:prstGeom prst="rect">
                      <a:avLst/>
                    </a:prstGeom>
                    <a:noFill/>
                    <a:ln>
                      <a:solidFill>
                        <a:schemeClr val="tx1"/>
                      </a:solidFill>
                    </a:ln>
                  </pic:spPr>
                </pic:pic>
              </a:graphicData>
            </a:graphic>
          </wp:inline>
        </w:drawing>
      </w:r>
    </w:p>
    <w:p w14:paraId="1561AEDA" w14:textId="6D88637F" w:rsidR="00DF0C22" w:rsidRDefault="00DF0C22" w:rsidP="00DF0C22">
      <w:pPr>
        <w:pStyle w:val="TA-Caption"/>
        <w:rPr>
          <w:lang w:val="en-ID" w:eastAsia="en-US"/>
        </w:rPr>
      </w:pPr>
      <w:bookmarkStart w:id="80" w:name="_Toc115040812"/>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6</w:t>
      </w:r>
      <w:r w:rsidR="00201FB5">
        <w:fldChar w:fldCharType="end"/>
      </w:r>
      <w:r>
        <w:t xml:space="preserve"> </w:t>
      </w:r>
      <w:r w:rsidRPr="00B274EF">
        <w:rPr>
          <w:i/>
          <w:iCs/>
        </w:rPr>
        <w:t>Flowchart Creating BoW Process</w:t>
      </w:r>
      <w:bookmarkEnd w:id="80"/>
    </w:p>
    <w:p w14:paraId="30A9A0F4" w14:textId="77777777" w:rsidR="00DF0C22" w:rsidRDefault="00DF0C22" w:rsidP="00CB0296">
      <w:pPr>
        <w:pStyle w:val="TA-Normal"/>
        <w:ind w:left="567" w:firstLine="567"/>
        <w:rPr>
          <w:lang w:val="en-ID" w:eastAsia="en-US"/>
        </w:rPr>
      </w:pPr>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501F5F"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2E125C62" w:rsidR="007358B4" w:rsidRDefault="007358B4" w:rsidP="007358B4">
      <w:pPr>
        <w:pStyle w:val="TA-Normal"/>
      </w:pPr>
      <w:r>
        <w:lastRenderedPageBreak/>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501F5F"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501F5F"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501F5F"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501F5F"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501F5F"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501F5F"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4DD66DB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Pr="00800EC9">
        <w:rPr>
          <w:i/>
          <w:iCs/>
          <w:vertAlign w:val="subscript"/>
          <w:lang w:val="en-ID" w:eastAsia="en-US"/>
        </w:rPr>
        <w:t>2</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501F5F"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501F5F"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501F5F"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501F5F"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5512D6D8" w:rsidR="00B274EF" w:rsidRDefault="00B274EF" w:rsidP="00B274EF">
      <w:pPr>
        <w:pStyle w:val="TA-Caption"/>
        <w:rPr>
          <w:lang w:val="en-ID" w:eastAsia="en-US"/>
        </w:rPr>
      </w:pPr>
      <w:r>
        <w:rPr>
          <w:noProof/>
        </w:rPr>
        <w:lastRenderedPageBreak/>
        <w:drawing>
          <wp:inline distT="0" distB="0" distL="0" distR="0" wp14:anchorId="32559E38" wp14:editId="62363818">
            <wp:extent cx="3435985" cy="4959985"/>
            <wp:effectExtent l="19050" t="19050" r="12065" b="1206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5985" cy="4959985"/>
                    </a:xfrm>
                    <a:prstGeom prst="rect">
                      <a:avLst/>
                    </a:prstGeom>
                    <a:noFill/>
                    <a:ln>
                      <a:solidFill>
                        <a:schemeClr val="tx1"/>
                      </a:solidFill>
                    </a:ln>
                  </pic:spPr>
                </pic:pic>
              </a:graphicData>
            </a:graphic>
          </wp:inline>
        </w:drawing>
      </w:r>
    </w:p>
    <w:p w14:paraId="4EC90C69" w14:textId="2F0AFEC8" w:rsidR="00B274EF" w:rsidRDefault="00B274EF" w:rsidP="00B274EF">
      <w:pPr>
        <w:pStyle w:val="TA-Caption"/>
        <w:rPr>
          <w:lang w:val="en-ID" w:eastAsia="en-US"/>
        </w:rPr>
      </w:pPr>
      <w:bookmarkStart w:id="81" w:name="_Toc115040813"/>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7</w:t>
      </w:r>
      <w:r w:rsidR="00201FB5">
        <w:fldChar w:fldCharType="end"/>
      </w:r>
      <w:r>
        <w:t xml:space="preserve"> </w:t>
      </w:r>
      <w:r w:rsidRPr="00B274EF">
        <w:rPr>
          <w:i/>
          <w:iCs/>
        </w:rPr>
        <w:t>Flowchart Creating Feature from BoW Process</w:t>
      </w:r>
      <w:bookmarkEnd w:id="81"/>
    </w:p>
    <w:p w14:paraId="79ED51BF" w14:textId="77777777" w:rsidR="00B274EF" w:rsidRDefault="00B274EF" w:rsidP="00846191">
      <w:pPr>
        <w:pStyle w:val="TA-Normal"/>
        <w:ind w:left="567" w:firstLine="567"/>
        <w:rPr>
          <w:lang w:val="en-ID" w:eastAsia="en-US"/>
        </w:rPr>
      </w:pPr>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501F5F"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501F5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501F5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501F5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501F5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501F5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501F5F"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0D096D6" w:rsidR="00880353" w:rsidRPr="00880353" w:rsidRDefault="00880353" w:rsidP="00880353">
      <w:pPr>
        <w:pStyle w:val="TA-Head3"/>
        <w:rPr>
          <w:bCs/>
        </w:rPr>
      </w:pPr>
      <w:bookmarkStart w:id="82" w:name="_Toc113001016"/>
      <w:r w:rsidRPr="00880353">
        <w:rPr>
          <w:bCs/>
        </w:rPr>
        <w:t xml:space="preserve">3.3.4 </w:t>
      </w:r>
      <w:r w:rsidRPr="00903367">
        <w:rPr>
          <w:bCs/>
          <w:i/>
          <w:iCs/>
        </w:rPr>
        <w:t>Feature Preprocessing</w:t>
      </w:r>
      <w:bookmarkEnd w:id="82"/>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65638BB0" w:rsidR="006A6511" w:rsidRDefault="006A6511" w:rsidP="006A6511">
      <w:pPr>
        <w:pStyle w:val="TA-Caption"/>
      </w:pPr>
      <w:r>
        <w:rPr>
          <w:noProof/>
        </w:rPr>
        <w:lastRenderedPageBreak/>
        <w:drawing>
          <wp:inline distT="0" distB="0" distL="0" distR="0" wp14:anchorId="6A20057E" wp14:editId="5C8E97D4">
            <wp:extent cx="2715293" cy="2800350"/>
            <wp:effectExtent l="19050" t="19050" r="27940"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17116" cy="2802230"/>
                    </a:xfrm>
                    <a:prstGeom prst="rect">
                      <a:avLst/>
                    </a:prstGeom>
                    <a:noFill/>
                    <a:ln>
                      <a:solidFill>
                        <a:schemeClr val="tx1"/>
                      </a:solidFill>
                    </a:ln>
                  </pic:spPr>
                </pic:pic>
              </a:graphicData>
            </a:graphic>
          </wp:inline>
        </w:drawing>
      </w:r>
    </w:p>
    <w:p w14:paraId="36F2B974" w14:textId="1BAD0362" w:rsidR="006A6511" w:rsidRDefault="006A6511" w:rsidP="006A6511">
      <w:pPr>
        <w:pStyle w:val="TA-Caption"/>
      </w:pPr>
      <w:bookmarkStart w:id="83" w:name="_Toc115040814"/>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8</w:t>
      </w:r>
      <w:r w:rsidR="00201FB5">
        <w:fldChar w:fldCharType="end"/>
      </w:r>
      <w:r>
        <w:t xml:space="preserve"> </w:t>
      </w:r>
      <w:r w:rsidRPr="006A6511">
        <w:rPr>
          <w:i/>
          <w:iCs/>
        </w:rPr>
        <w:t>Flowchart Feature Preprocessing Process</w:t>
      </w:r>
      <w:bookmarkEnd w:id="83"/>
    </w:p>
    <w:p w14:paraId="23664ED0" w14:textId="77777777" w:rsidR="006A6511" w:rsidRPr="006A6511" w:rsidRDefault="006A6511" w:rsidP="006A6511">
      <w:pPr>
        <w:pStyle w:val="TA-Normal"/>
      </w:pP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2909FA6B" w:rsidR="000F789F" w:rsidRDefault="000F789F" w:rsidP="000F789F">
      <w:pPr>
        <w:pStyle w:val="TA-Normal"/>
        <w:ind w:left="567" w:firstLine="567"/>
      </w:pPr>
      <w:r>
        <w:t xml:space="preserve">Pada penelitian ini </w:t>
      </w:r>
      <w:r w:rsidRPr="000F789F">
        <w:rPr>
          <w:i/>
          <w:iCs/>
        </w:rPr>
        <w:t>feature scaling</w:t>
      </w:r>
      <w:r>
        <w:t xml:space="preserve"> menggunakan metode </w:t>
      </w:r>
      <w:r w:rsidRPr="000F789F">
        <w:rPr>
          <w:i/>
          <w:iCs/>
        </w:rPr>
        <w:t>standardization</w:t>
      </w:r>
      <w:r>
        <w:t xml:space="preserve"> yang </w:t>
      </w:r>
      <w:r w:rsidRPr="000F789F">
        <w:t>didasarkan</w:t>
      </w:r>
      <w:r>
        <w:t xml:space="preserve"> </w:t>
      </w:r>
      <w:r w:rsidRPr="000F789F">
        <w:t xml:space="preserve">pada </w:t>
      </w:r>
      <w:r>
        <w:t xml:space="preserve">nilai </w:t>
      </w:r>
      <w:r w:rsidRPr="000F789F">
        <w:rPr>
          <w:i/>
          <w:iCs/>
        </w:rPr>
        <w:t>mean</w:t>
      </w:r>
      <w:r>
        <w:t xml:space="preserve"> </w:t>
      </w:r>
      <w:r w:rsidRPr="000F789F">
        <w:t>dan standar</w:t>
      </w:r>
      <w:r>
        <w:t xml:space="preserve"> </w:t>
      </w:r>
      <w:r w:rsidRPr="000F789F">
        <w:t>deviasi.</w:t>
      </w:r>
      <w:r>
        <w:t xml:space="preserve"> </w:t>
      </w:r>
      <w:r w:rsidRPr="000F789F">
        <w:t>Standarisasi</w:t>
      </w:r>
      <w:r>
        <w:t xml:space="preserve"> </w:t>
      </w:r>
      <w:r w:rsidRPr="000F789F">
        <w:t>suatu</w:t>
      </w:r>
      <w:r>
        <w:t xml:space="preserve"> </w:t>
      </w:r>
      <w:r w:rsidRPr="000F789F">
        <w:t>dataset</w:t>
      </w:r>
      <w:r>
        <w:t xml:space="preserve"> </w:t>
      </w:r>
      <w:r w:rsidRPr="000F789F">
        <w:t>melibatkan</w:t>
      </w:r>
      <w:r>
        <w:t xml:space="preserve"> </w:t>
      </w:r>
      <w:r w:rsidRPr="000F789F">
        <w:t>pengubahan skala</w:t>
      </w:r>
      <w:r>
        <w:t xml:space="preserve"> </w:t>
      </w:r>
      <w:r w:rsidRPr="000F789F">
        <w:t>distribusi nilai, sehingga nilai rata-rata (</w:t>
      </w:r>
      <w:r w:rsidRPr="000F789F">
        <w:rPr>
          <w:i/>
          <w:iCs/>
        </w:rPr>
        <w:t>mean</w:t>
      </w:r>
      <w:r w:rsidRPr="000F789F">
        <w:t>) yang diamati adalah</w:t>
      </w:r>
      <w:r>
        <w:t xml:space="preserve"> </w:t>
      </w:r>
      <w:r w:rsidRPr="000F789F">
        <w:t>0 dan standar deviasi adalah 1</w:t>
      </w:r>
      <w:r>
        <w:t>.</w:t>
      </w:r>
      <w:r w:rsidR="00B51F10">
        <w:t xml:space="preserve"> </w:t>
      </w:r>
      <w:r w:rsidR="005C2F2C">
        <w:t xml:space="preserve">Perhitungan tersebut menggunakan Rumus 2.14 untuk menghitung nilai standar deviasi dan Rumus 2.15 untuk menghitung nilai data baru hasil standarisasi. Sebagai contoh diambil sampel </w:t>
      </w:r>
      <m:oMath>
        <m:r>
          <w:rPr>
            <w:rFonts w:ascii="Cambria Math" w:hAnsi="Cambria Math"/>
          </w:rPr>
          <m:t>x =[7,3,2,6,7,2,1,0,8]</m:t>
        </m:r>
      </m:oMath>
      <w:r w:rsidR="005C2F2C">
        <w:t>.</w:t>
      </w:r>
    </w:p>
    <w:p w14:paraId="7576DA10" w14:textId="08A75509" w:rsidR="001B6461" w:rsidRPr="001B6461" w:rsidRDefault="00501F5F"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ean</m:t>
              </m:r>
            </m:sub>
          </m:sSub>
          <m:r>
            <w:rPr>
              <w:rFonts w:ascii="Cambria Math" w:hAnsi="Cambria Math"/>
            </w:rPr>
            <m:t xml:space="preserve">= </m:t>
          </m:r>
          <m:f>
            <m:fPr>
              <m:ctrlPr>
                <w:rPr>
                  <w:rFonts w:ascii="Cambria Math" w:hAnsi="Cambria Math"/>
                  <w:i/>
                </w:rPr>
              </m:ctrlPr>
            </m:fPr>
            <m:num>
              <m:r>
                <w:rPr>
                  <w:rFonts w:ascii="Cambria Math" w:hAnsi="Cambria Math"/>
                </w:rPr>
                <m:t>7+3+2+6+7+2+1+0+8</m:t>
              </m:r>
            </m:num>
            <m:den>
              <m:r>
                <w:rPr>
                  <w:rFonts w:ascii="Cambria Math" w:hAnsi="Cambria Math"/>
                </w:rPr>
                <m:t>9</m:t>
              </m:r>
            </m:den>
          </m:f>
          <m:r>
            <w:rPr>
              <w:rFonts w:ascii="Cambria Math" w:hAnsi="Cambria Math"/>
            </w:rPr>
            <m:t>=4</m:t>
          </m:r>
        </m:oMath>
      </m:oMathPara>
    </w:p>
    <w:p w14:paraId="64AD5D0B" w14:textId="16560E9E" w:rsidR="001B6461" w:rsidRPr="001B6461" w:rsidRDefault="00501F5F"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r>
                        <m:rPr>
                          <m:sty m:val="p"/>
                        </m:rPr>
                        <w:rPr>
                          <w:rFonts w:ascii="Cambria Math" w:hAnsi="Cambria Math"/>
                        </w:rPr>
                        <m:t>)</m:t>
                      </m:r>
                    </m:e>
                    <m:sup>
                      <m:r>
                        <m:rPr>
                          <m:sty m:val="p"/>
                        </m:rPr>
                        <w:rPr>
                          <w:rFonts w:ascii="Cambria Math" w:hAnsi="Cambria Math"/>
                        </w:rPr>
                        <m:t>2</m:t>
                      </m:r>
                    </m:sup>
                  </m:sSup>
                </m:e>
              </m:nary>
            </m:e>
          </m:rad>
        </m:oMath>
      </m:oMathPara>
    </w:p>
    <w:p w14:paraId="1B933DFD" w14:textId="68016D01" w:rsidR="005C2F2C" w:rsidRPr="001B6461" w:rsidRDefault="00501F5F"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9</m:t>
                  </m:r>
                  <m:r>
                    <m:rPr>
                      <m:sty m:val="p"/>
                    </m:rPr>
                    <w:rPr>
                      <w:rFonts w:ascii="Cambria Math" w:hAnsi="Cambria Math"/>
                    </w:rPr>
                    <m:t>-1</m:t>
                  </m:r>
                </m:den>
              </m:f>
              <m:r>
                <w:rPr>
                  <w:rFonts w:ascii="Cambria Math" w:hAnsi="Cambria Math"/>
                </w:rPr>
                <m:t>×</m:t>
              </m:r>
              <m:sSup>
                <m:sSupPr>
                  <m:ctrlPr>
                    <w:rPr>
                      <w:rFonts w:ascii="Cambria Math" w:hAnsi="Cambria Math"/>
                    </w:rPr>
                  </m:ctrlPr>
                </m:sSupPr>
                <m:e>
                  <m:r>
                    <m:rPr>
                      <m:sty m:val="p"/>
                    </m:rPr>
                    <w:rPr>
                      <w:rFonts w:ascii="Cambria Math" w:hAnsi="Cambria Math"/>
                    </w:rPr>
                    <m:t>(7-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3-4)</m:t>
                  </m:r>
                </m:e>
                <m:sup>
                  <m: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8-4)</m:t>
                  </m:r>
                </m:e>
                <m:sup>
                  <m:r>
                    <w:rPr>
                      <w:rFonts w:ascii="Cambria Math" w:hAnsi="Cambria Math"/>
                    </w:rPr>
                    <m:t>2</m:t>
                  </m:r>
                </m:sup>
              </m:sSup>
            </m:e>
          </m:rad>
        </m:oMath>
      </m:oMathPara>
    </w:p>
    <w:p w14:paraId="06B649E8" w14:textId="343247BF" w:rsidR="001B6461" w:rsidRPr="001B6461" w:rsidRDefault="00501F5F"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72</m:t>
                  </m:r>
                </m:num>
                <m:den>
                  <m:r>
                    <w:rPr>
                      <w:rFonts w:ascii="Cambria Math" w:hAnsi="Cambria Math"/>
                    </w:rPr>
                    <m:t>8</m:t>
                  </m:r>
                </m:den>
              </m:f>
            </m:e>
          </m:rad>
          <m:r>
            <w:rPr>
              <w:rFonts w:ascii="Cambria Math" w:hAnsi="Cambria Math"/>
            </w:rPr>
            <m:t>=</m:t>
          </m:r>
          <m:rad>
            <m:radPr>
              <m:degHide m:val="1"/>
              <m:ctrlPr>
                <w:rPr>
                  <w:rFonts w:ascii="Cambria Math" w:hAnsi="Cambria Math"/>
                  <w:i/>
                </w:rPr>
              </m:ctrlPr>
            </m:radPr>
            <m:deg/>
            <m:e>
              <m:r>
                <w:rPr>
                  <w:rFonts w:ascii="Cambria Math" w:hAnsi="Cambria Math"/>
                </w:rPr>
                <m:t>9</m:t>
              </m:r>
            </m:e>
          </m:rad>
        </m:oMath>
      </m:oMathPara>
    </w:p>
    <w:p w14:paraId="133DC2A1" w14:textId="31CAF038" w:rsidR="001B6461" w:rsidRPr="001B6461" w:rsidRDefault="00501F5F"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std</m:t>
              </m:r>
            </m:sub>
          </m:sSub>
          <m:r>
            <m:rPr>
              <m:sty m:val="p"/>
            </m:rPr>
            <w:rPr>
              <w:rFonts w:ascii="Cambria Math" w:hAnsi="Cambria Math"/>
            </w:rPr>
            <m:t>=</m:t>
          </m:r>
          <m:r>
            <w:rPr>
              <w:rFonts w:ascii="Cambria Math" w:hAnsi="Cambria Math"/>
            </w:rPr>
            <m:t>3</m:t>
          </m:r>
        </m:oMath>
      </m:oMathPara>
    </w:p>
    <w:p w14:paraId="4A96BB07" w14:textId="331687C6" w:rsidR="001B6461" w:rsidRPr="001B6461" w:rsidRDefault="001B6461" w:rsidP="000F789F">
      <w:pPr>
        <w:pStyle w:val="TA-Normal"/>
        <w:ind w:left="567" w:firstLine="567"/>
      </w:pPr>
      <w:r>
        <w:t xml:space="preserve">Kemudian setelah mendapatkan nilai standar deviasi, maka perhitungan </w:t>
      </w:r>
      <w:r w:rsidRPr="001B6461">
        <w:rPr>
          <w:i/>
          <w:iCs/>
        </w:rPr>
        <w:t>standardization</w:t>
      </w:r>
      <w:r>
        <w:t xml:space="preserve"> sudah dapat dilakukan seperti berikut.</w:t>
      </w:r>
    </w:p>
    <w:p w14:paraId="09057633" w14:textId="60D89ED3" w:rsidR="001B6461" w:rsidRPr="00321975" w:rsidRDefault="00501F5F"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ean</m:t>
                  </m:r>
                </m:sub>
              </m:sSub>
            </m:num>
            <m:den>
              <m:sSub>
                <m:sSubPr>
                  <m:ctrlPr>
                    <w:rPr>
                      <w:rFonts w:ascii="Cambria Math" w:hAnsi="Cambria Math"/>
                    </w:rPr>
                  </m:ctrlPr>
                </m:sSubPr>
                <m:e>
                  <m:r>
                    <w:rPr>
                      <w:rFonts w:ascii="Cambria Math" w:hAnsi="Cambria Math"/>
                    </w:rPr>
                    <m:t>x</m:t>
                  </m:r>
                </m:e>
                <m:sub>
                  <m:r>
                    <w:rPr>
                      <w:rFonts w:ascii="Cambria Math" w:hAnsi="Cambria Math"/>
                    </w:rPr>
                    <m:t>std</m:t>
                  </m:r>
                </m:sub>
              </m:sSub>
            </m:den>
          </m:f>
        </m:oMath>
      </m:oMathPara>
    </w:p>
    <w:p w14:paraId="7151EA67" w14:textId="74791E02" w:rsidR="00321975" w:rsidRPr="00440913" w:rsidRDefault="00501F5F"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4</m:t>
              </m:r>
            </m:num>
            <m:den>
              <m:r>
                <m:rPr>
                  <m:sty m:val="p"/>
                </m:rPr>
                <w:rPr>
                  <w:rFonts w:ascii="Cambria Math" w:hAnsi="Cambria Math"/>
                </w:rPr>
                <m:t>3</m:t>
              </m:r>
            </m:den>
          </m:f>
          <m:r>
            <w:rPr>
              <w:rFonts w:ascii="Cambria Math" w:hAnsi="Cambria Math"/>
            </w:rPr>
            <m:t>=1</m:t>
          </m:r>
        </m:oMath>
      </m:oMathPara>
    </w:p>
    <w:p w14:paraId="5C61DDBF" w14:textId="75CC2F0F" w:rsidR="00440913" w:rsidRPr="00440913" w:rsidRDefault="00501F5F"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4</m:t>
              </m:r>
            </m:num>
            <m:den>
              <m:r>
                <m:rPr>
                  <m:sty m:val="p"/>
                </m:rPr>
                <w:rPr>
                  <w:rFonts w:ascii="Cambria Math" w:hAnsi="Cambria Math"/>
                </w:rPr>
                <m:t>3</m:t>
              </m:r>
            </m:den>
          </m:f>
          <m:r>
            <w:rPr>
              <w:rFonts w:ascii="Cambria Math" w:hAnsi="Cambria Math"/>
            </w:rPr>
            <m:t>=-0,333</m:t>
          </m:r>
        </m:oMath>
      </m:oMathPara>
    </w:p>
    <w:p w14:paraId="3CC2B56B" w14:textId="691D237C" w:rsidR="00440913" w:rsidRDefault="00440913" w:rsidP="000F789F">
      <w:pPr>
        <w:pStyle w:val="TA-Normal"/>
        <w:ind w:left="567" w:firstLine="567"/>
      </w:pPr>
      <w:r>
        <w:t>…</w:t>
      </w:r>
    </w:p>
    <w:p w14:paraId="1DE7358C" w14:textId="20E9829E" w:rsidR="00440913" w:rsidRPr="00440913" w:rsidRDefault="00501F5F"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4</m:t>
              </m:r>
            </m:num>
            <m:den>
              <m:r>
                <m:rPr>
                  <m:sty m:val="p"/>
                </m:rPr>
                <w:rPr>
                  <w:rFonts w:ascii="Cambria Math" w:hAnsi="Cambria Math"/>
                </w:rPr>
                <m:t>3</m:t>
              </m:r>
            </m:den>
          </m:f>
          <m:r>
            <w:rPr>
              <w:rFonts w:ascii="Cambria Math" w:hAnsi="Cambria Math"/>
            </w:rPr>
            <m:t>=1,333</m:t>
          </m:r>
        </m:oMath>
      </m:oMathPara>
    </w:p>
    <w:p w14:paraId="4C5BADF0" w14:textId="311201F7" w:rsidR="00321975" w:rsidRPr="005C2F2C" w:rsidRDefault="00440913" w:rsidP="000F789F">
      <w:pPr>
        <w:pStyle w:val="TA-Normal"/>
        <w:ind w:left="567" w:firstLine="567"/>
      </w:pPr>
      <w:r>
        <w:t xml:space="preserve">Setelah semuanya dilakukan perhitungan </w:t>
      </w:r>
      <w:r w:rsidRPr="00440913">
        <w:rPr>
          <w:i/>
          <w:iCs/>
        </w:rPr>
        <w:t>standardization</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 -0.333,-0.667, 0.667, 1, -0.667, 1, -1.333, 1.333]</m:t>
        </m:r>
      </m:oMath>
      <w:r>
        <w:t xml:space="preserve">. Nilai </w:t>
      </w:r>
      <w:r w:rsidRPr="00440913">
        <w:rPr>
          <w:i/>
          <w:iCs/>
        </w:rPr>
        <w:t>x</w:t>
      </w:r>
      <w:r>
        <w:t xml:space="preserve"> yang baru tersebut dapat dibuktikan bahwa akan menghasilkan nilai 0 pada rata-rata dan menghasilkan nilai 1 pada standar deviasi.</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bookmarkStart w:id="84" w:name="_Toc113001017"/>
      <w:r>
        <w:t xml:space="preserve">3.4. </w:t>
      </w:r>
      <w:r w:rsidRPr="00A936D1">
        <w:rPr>
          <w:i/>
          <w:iCs/>
        </w:rPr>
        <w:t>Modelling</w:t>
      </w:r>
      <w:bookmarkEnd w:id="84"/>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85" w:name="_Toc113001018"/>
      <w:r>
        <w:t>3.4.1. Pelatihan Model SVM</w:t>
      </w:r>
      <w:bookmarkEnd w:id="85"/>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w:t>
      </w:r>
      <w:r w:rsidR="004A7E87">
        <w:lastRenderedPageBreak/>
        <w:t xml:space="preserve">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77B0CA65" w:rsidR="005729F9" w:rsidRPr="007E0EFD" w:rsidRDefault="007E0EFD" w:rsidP="007E0EFD">
      <w:pPr>
        <w:pStyle w:val="TA-Caption"/>
      </w:pPr>
      <w:r w:rsidRPr="007E0EFD">
        <w:rPr>
          <w:noProof/>
        </w:rPr>
        <w:drawing>
          <wp:inline distT="0" distB="0" distL="0" distR="0" wp14:anchorId="22E230C6" wp14:editId="59B45F17">
            <wp:extent cx="4194641" cy="4141470"/>
            <wp:effectExtent l="19050" t="19050" r="15875"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97190" cy="4143987"/>
                    </a:xfrm>
                    <a:prstGeom prst="rect">
                      <a:avLst/>
                    </a:prstGeom>
                    <a:noFill/>
                    <a:ln>
                      <a:solidFill>
                        <a:schemeClr val="tx1"/>
                      </a:solidFill>
                    </a:ln>
                  </pic:spPr>
                </pic:pic>
              </a:graphicData>
            </a:graphic>
          </wp:inline>
        </w:drawing>
      </w:r>
    </w:p>
    <w:p w14:paraId="54518B1D" w14:textId="6FFE07C1" w:rsidR="007E0EFD" w:rsidRPr="007E0EFD" w:rsidRDefault="007E0EFD" w:rsidP="007E0EFD">
      <w:pPr>
        <w:pStyle w:val="TA-Caption"/>
      </w:pPr>
      <w:bookmarkStart w:id="86" w:name="_Toc115040815"/>
      <w:r w:rsidRPr="007E0EFD">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19</w:t>
      </w:r>
      <w:r w:rsidR="00201FB5">
        <w:fldChar w:fldCharType="end"/>
      </w:r>
      <w:r w:rsidRPr="007E0EFD">
        <w:t xml:space="preserve"> </w:t>
      </w:r>
      <w:r w:rsidRPr="00B274EF">
        <w:rPr>
          <w:i/>
          <w:iCs/>
        </w:rPr>
        <w:t>Flowchart SVM Process</w:t>
      </w:r>
      <w:bookmarkEnd w:id="86"/>
    </w:p>
    <w:p w14:paraId="54446938" w14:textId="77777777" w:rsidR="005729F9" w:rsidRDefault="005729F9" w:rsidP="00EC0E6F">
      <w:pPr>
        <w:pStyle w:val="TA-Normal"/>
      </w:pPr>
    </w:p>
    <w:p w14:paraId="03D88838" w14:textId="2DC5DCA8"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7.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6D31D4DC" w:rsidR="0034014B" w:rsidRDefault="0034014B" w:rsidP="0034014B">
      <w:pPr>
        <w:pStyle w:val="TA-Caption"/>
      </w:pPr>
      <w:bookmarkStart w:id="87" w:name="_Toc115040707"/>
      <w:r>
        <w:lastRenderedPageBreak/>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1</w:t>
      </w:r>
      <w:r w:rsidR="00201FB5">
        <w:fldChar w:fldCharType="end"/>
      </w:r>
      <w:r>
        <w:t xml:space="preserve"> Matriks Hasil Kernel RBF</w:t>
      </w:r>
      <w:bookmarkEnd w:id="87"/>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5E85A05" w14:textId="77777777" w:rsidR="003F35CD" w:rsidRDefault="003F35CD" w:rsidP="003F35CD">
      <w:pPr>
        <w:pStyle w:val="TA-Normal"/>
        <w:rPr>
          <w:lang w:val="en-ID" w:eastAsia="en-US"/>
        </w:rPr>
      </w:pPr>
    </w:p>
    <w:p w14:paraId="234594D8" w14:textId="546493C4" w:rsidR="003F35CD" w:rsidRDefault="005832D2" w:rsidP="003F35CD">
      <w:pPr>
        <w:pStyle w:val="TA-Normal"/>
        <w:rPr>
          <w:lang w:val="en-ID" w:eastAsia="en-US"/>
        </w:rPr>
      </w:pPr>
      <w:r>
        <w:rPr>
          <w:lang w:val="en-ID" w:eastAsia="en-US"/>
        </w:rPr>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8.</w:t>
      </w:r>
    </w:p>
    <w:p w14:paraId="6A03BEB8" w14:textId="3333538D" w:rsidR="00305911" w:rsidRPr="00305911" w:rsidRDefault="00501F5F"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501F5F"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501F5F"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0E04A924" w:rsidR="00B40F6A" w:rsidRDefault="00B40F6A" w:rsidP="00B40F6A">
      <w:pPr>
        <w:pStyle w:val="TA-Caption"/>
        <w:rPr>
          <w:lang w:val="en-ID" w:eastAsia="en-US"/>
        </w:rPr>
      </w:pPr>
      <w:bookmarkStart w:id="88" w:name="_Toc115040708"/>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2</w:t>
      </w:r>
      <w:r w:rsidR="00201FB5">
        <w:fldChar w:fldCharType="end"/>
      </w:r>
      <w:r>
        <w:t xml:space="preserve"> Hasil Perhitungan Matriks Hessian</w:t>
      </w:r>
      <w:bookmarkEnd w:id="88"/>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4CC26D5" w14:textId="77777777" w:rsidR="00B40F6A" w:rsidRDefault="00B40F6A" w:rsidP="003F35CD">
      <w:pPr>
        <w:pStyle w:val="TA-Normal"/>
        <w:rPr>
          <w:lang w:val="en-ID" w:eastAsia="en-US"/>
        </w:rPr>
      </w:pPr>
    </w:p>
    <w:p w14:paraId="6E462DF0" w14:textId="523C0037"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9. seperti berikut.</w:t>
      </w:r>
    </w:p>
    <w:p w14:paraId="05004C6E" w14:textId="7BFD69D6" w:rsidR="00B40F6A" w:rsidRPr="00B40F6A" w:rsidRDefault="00501F5F"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501F5F"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501F5F"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19CF489B" w:rsidR="00FC6F48" w:rsidRDefault="00FC6F48" w:rsidP="00FC6F48">
      <w:pPr>
        <w:pStyle w:val="TA-Caption"/>
        <w:rPr>
          <w:lang w:val="en-ID" w:eastAsia="en-US"/>
        </w:rPr>
      </w:pPr>
      <w:bookmarkStart w:id="89" w:name="_Toc115040709"/>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3</w:t>
      </w:r>
      <w:r w:rsidR="00201FB5">
        <w:fldChar w:fldCharType="end"/>
      </w:r>
      <w:r>
        <w:t xml:space="preserve"> Hasil Perhitungan </w:t>
      </w:r>
      <w:r w:rsidRPr="00FC6F48">
        <w:rPr>
          <w:i/>
          <w:iCs/>
        </w:rPr>
        <w:t>Error</w:t>
      </w:r>
      <w:bookmarkEnd w:id="89"/>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20148911" w14:textId="77777777" w:rsidR="00FC6F48" w:rsidRPr="00B40F6A" w:rsidRDefault="00FC6F48" w:rsidP="003F35CD">
      <w:pPr>
        <w:pStyle w:val="TA-Normal"/>
        <w:rPr>
          <w:lang w:val="en-ID" w:eastAsia="en-US"/>
        </w:rPr>
      </w:pPr>
    </w:p>
    <w:p w14:paraId="76D6A63C" w14:textId="6B0AD77B"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20 sebagai berikut.</w:t>
      </w:r>
    </w:p>
    <w:p w14:paraId="6801428A" w14:textId="693CDC62" w:rsidR="006115FC" w:rsidRPr="006115FC" w:rsidRDefault="00501F5F"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501F5F"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501F5F"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501F5F"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501F5F"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9204306" w14:textId="15B82ED9" w:rsidR="001257AE" w:rsidRDefault="001257AE" w:rsidP="003F35CD">
      <w:pPr>
        <w:pStyle w:val="TA-Normal"/>
        <w:rPr>
          <w:lang w:val="en-ID" w:eastAsia="en-US"/>
        </w:rPr>
      </w:pPr>
    </w:p>
    <w:p w14:paraId="62AC372D" w14:textId="2E0374AC" w:rsidR="001257AE" w:rsidRDefault="001257AE" w:rsidP="001257AE">
      <w:pPr>
        <w:pStyle w:val="TA-Caption"/>
        <w:rPr>
          <w:lang w:val="en-ID" w:eastAsia="en-US"/>
        </w:rPr>
      </w:pPr>
      <w:bookmarkStart w:id="90" w:name="_Toc115040710"/>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4</w:t>
      </w:r>
      <w:r w:rsidR="00201FB5">
        <w:fldChar w:fldCharType="end"/>
      </w:r>
      <w:r>
        <w:t xml:space="preserve"> Hasil Perhitungan</w:t>
      </w:r>
      <w:r>
        <w:rPr>
          <w:noProof/>
        </w:rPr>
        <w:t xml:space="preserve"> Delta Alfa</w:t>
      </w:r>
      <w:bookmarkEnd w:id="90"/>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7FB1EE10" w14:textId="77777777" w:rsidR="001257AE" w:rsidRDefault="001257AE" w:rsidP="003F35CD">
      <w:pPr>
        <w:pStyle w:val="TA-Normal"/>
        <w:rPr>
          <w:lang w:val="en-ID" w:eastAsia="en-US"/>
        </w:rPr>
      </w:pPr>
    </w:p>
    <w:p w14:paraId="35810DD8" w14:textId="17DB0D69"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1 berikut.</w:t>
      </w:r>
    </w:p>
    <w:p w14:paraId="499E2D57" w14:textId="66EED003" w:rsidR="00DA5779" w:rsidRPr="00DA5779" w:rsidRDefault="00501F5F"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501F5F"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501F5F"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6FE7952A" w:rsidR="00324DCF" w:rsidRDefault="00324DCF" w:rsidP="00324DCF">
      <w:pPr>
        <w:pStyle w:val="TA-Caption"/>
        <w:rPr>
          <w:lang w:val="en-ID" w:eastAsia="en-US"/>
        </w:rPr>
      </w:pPr>
      <w:bookmarkStart w:id="91" w:name="_Toc115040711"/>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5</w:t>
      </w:r>
      <w:r w:rsidR="00201FB5">
        <w:fldChar w:fldCharType="end"/>
      </w:r>
      <w:r>
        <w:t xml:space="preserve"> Hasil Perhitungan Pembaruan Alfa</w:t>
      </w:r>
      <w:bookmarkEnd w:id="91"/>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29CD4B8B" w14:textId="77777777" w:rsidR="00324DCF" w:rsidRDefault="00324DCF" w:rsidP="003F35CD">
      <w:pPr>
        <w:pStyle w:val="TA-Normal"/>
        <w:rPr>
          <w:lang w:val="en-ID" w:eastAsia="en-US"/>
        </w:rPr>
      </w:pPr>
    </w:p>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2470E1C9" w14:textId="77777777" w:rsidR="002F07E8" w:rsidRDefault="002F07E8" w:rsidP="003F35CD">
      <w:pPr>
        <w:pStyle w:val="TA-Normal"/>
      </w:pPr>
    </w:p>
    <w:p w14:paraId="663807EF" w14:textId="0A89F48C" w:rsidR="00005316" w:rsidRDefault="00005316" w:rsidP="00005316">
      <w:pPr>
        <w:pStyle w:val="TA-Caption"/>
        <w:rPr>
          <w:lang w:val="en-ID" w:eastAsia="en-US"/>
        </w:rPr>
      </w:pPr>
      <w:bookmarkStart w:id="92" w:name="_Toc115040712"/>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6</w:t>
      </w:r>
      <w:r w:rsidR="00201FB5">
        <w:fldChar w:fldCharType="end"/>
      </w:r>
      <w:r>
        <w:t xml:space="preserve"> Hasil Perhitungan Pembaruan Alfa Iterasi Kedua</w:t>
      </w:r>
      <w:bookmarkEnd w:id="92"/>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0A7B23E4"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34244548" w14:textId="27FF873A" w:rsidR="00005316" w:rsidRDefault="00005316" w:rsidP="00005316">
      <w:pPr>
        <w:pStyle w:val="TA-Caption"/>
        <w:rPr>
          <w:lang w:val="en-ID" w:eastAsia="en-US"/>
        </w:rPr>
      </w:pPr>
      <w:bookmarkStart w:id="93" w:name="_Toc115040713"/>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7</w:t>
      </w:r>
      <w:r w:rsidR="00201FB5">
        <w:fldChar w:fldCharType="end"/>
      </w:r>
      <w:r>
        <w:t xml:space="preserve"> Hasil Akhir Perhitungan Pembaruan Alfa</w:t>
      </w:r>
      <w:bookmarkEnd w:id="93"/>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6BADDB49" w:rsidR="006D0FD2" w:rsidRDefault="005625D7" w:rsidP="00481C46">
      <w:pPr>
        <w:pStyle w:val="TA-Normal"/>
      </w:pPr>
      <w:r>
        <w:rPr>
          <w:lang w:val="en-ID" w:eastAsia="en-US"/>
        </w:rPr>
        <w:t xml:space="preserve">Setelah mendapatkan nilai akhir alfa, selanjutnya dilakukan perhitungan nilai bias dengan menggunakan Rumus 2.22.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94" w:name="_Hlk112674820"/>
              <m:r>
                <w:rPr>
                  <w:rFonts w:ascii="Cambria Math" w:hAnsi="Cambria Math"/>
                </w:rPr>
                <m:t>×</m:t>
              </m:r>
              <w:bookmarkEnd w:id="94"/>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w:lastRenderedPageBreak/>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187A291F"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6F32622" w14:textId="517EC85F" w:rsidR="00481C46" w:rsidRPr="00375584" w:rsidRDefault="00481C46"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056DC8F1" w:rsidR="00D739EB" w:rsidRPr="00D739EB" w:rsidRDefault="00D739EB" w:rsidP="00D739EB">
      <w:pPr>
        <w:pStyle w:val="TA-Caption"/>
        <w:rPr>
          <w:lang w:eastAsia="en-US"/>
        </w:rPr>
      </w:pPr>
      <w:bookmarkStart w:id="95" w:name="_Toc115040714"/>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8</w:t>
      </w:r>
      <w:r w:rsidR="00201FB5">
        <w:fldChar w:fldCharType="end"/>
      </w:r>
      <w:r>
        <w:t xml:space="preserve"> Hasil Perhitungan Kernel Data </w:t>
      </w:r>
      <w:r w:rsidRPr="00D739EB">
        <w:rPr>
          <w:i/>
          <w:iCs/>
        </w:rPr>
        <w:t>Testing</w:t>
      </w:r>
      <w:bookmarkEnd w:id="95"/>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7FA51AD5" w14:textId="24AAA1CD" w:rsidR="00481C46" w:rsidRDefault="00481C46" w:rsidP="003F35CD">
      <w:pPr>
        <w:pStyle w:val="TA-Normal"/>
        <w:rPr>
          <w:lang w:val="en-ID" w:eastAsia="en-US"/>
        </w:rPr>
      </w:pPr>
    </w:p>
    <w:p w14:paraId="410DEFC4" w14:textId="7CF28D5D" w:rsidR="00D739EB" w:rsidRDefault="00FA59F3" w:rsidP="003F35CD">
      <w:pPr>
        <w:pStyle w:val="TA-Normal"/>
      </w:pPr>
      <w:r>
        <w:t>Setelah mendapatkan nilai masing-masing kernel kemudian dilakukan klasifikasi data dengan menggunakan Rumus 2.23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SVM Multiclass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96" w:name="_Toc113001019"/>
      <w:r>
        <w:lastRenderedPageBreak/>
        <w:t>3.4.2. Optimasi Model</w:t>
      </w:r>
      <w:bookmarkEnd w:id="96"/>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2B65541F" w:rsidR="00742B5D" w:rsidRDefault="00742B5D" w:rsidP="00742B5D">
      <w:pPr>
        <w:pStyle w:val="TA-Caption"/>
      </w:pPr>
      <w:bookmarkStart w:id="97" w:name="_Toc115040715"/>
      <w:r>
        <w:t xml:space="preserve">Tabel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Tabel \* ARABIC \s 1 </w:instrText>
      </w:r>
      <w:r w:rsidR="00201FB5">
        <w:fldChar w:fldCharType="separate"/>
      </w:r>
      <w:r w:rsidR="00717D53">
        <w:rPr>
          <w:noProof/>
        </w:rPr>
        <w:t>19</w:t>
      </w:r>
      <w:r w:rsidR="00201FB5">
        <w:fldChar w:fldCharType="end"/>
      </w:r>
      <w:r>
        <w:t xml:space="preserve"> Parameter Optimasi Model</w:t>
      </w:r>
      <w:bookmarkEnd w:id="97"/>
    </w:p>
    <w:tbl>
      <w:tblPr>
        <w:tblW w:w="8080" w:type="dxa"/>
        <w:jc w:val="center"/>
        <w:tblLook w:val="04A0" w:firstRow="1" w:lastRow="0" w:firstColumn="1" w:lastColumn="0" w:noHBand="0" w:noVBand="1"/>
      </w:tblPr>
      <w:tblGrid>
        <w:gridCol w:w="960"/>
        <w:gridCol w:w="960"/>
        <w:gridCol w:w="1660"/>
        <w:gridCol w:w="4500"/>
      </w:tblGrid>
      <w:tr w:rsidR="00742B5D" w:rsidRPr="00742B5D" w14:paraId="0344DABF" w14:textId="77777777" w:rsidTr="00742B5D">
        <w:trPr>
          <w:trHeight w:val="227"/>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059AA394" w:rsidR="00742B5D" w:rsidRPr="00742B5D" w:rsidRDefault="00742B5D"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742B5D" w:rsidRPr="00742B5D" w:rsidRDefault="00742B5D" w:rsidP="00742B5D">
            <w:pPr>
              <w:pStyle w:val="TA-TextTabel"/>
              <w:jc w:val="center"/>
              <w:rPr>
                <w:b/>
                <w:bCs/>
              </w:rPr>
            </w:pPr>
            <w:r w:rsidRPr="00742B5D">
              <w:rPr>
                <w:b/>
                <w:bCs/>
              </w:rPr>
              <w:t>K</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742B5D" w:rsidRPr="00742B5D" w:rsidRDefault="00742B5D" w:rsidP="00742B5D">
            <w:pPr>
              <w:pStyle w:val="TA-TextTabel"/>
              <w:jc w:val="center"/>
              <w:rPr>
                <w:b/>
                <w:bCs/>
              </w:rPr>
            </w:pPr>
            <w:r w:rsidRPr="00742B5D">
              <w:rPr>
                <w:b/>
                <w:bCs/>
              </w:rPr>
              <w:t>C</w:t>
            </w:r>
          </w:p>
        </w:tc>
        <w:tc>
          <w:tcPr>
            <w:tcW w:w="4500"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742B5D" w:rsidRPr="00742B5D" w:rsidRDefault="00742B5D" w:rsidP="00742B5D">
            <w:pPr>
              <w:pStyle w:val="TA-TextTabel"/>
              <w:jc w:val="center"/>
              <w:rPr>
                <w:b/>
                <w:bCs/>
              </w:rPr>
            </w:pPr>
            <w:r w:rsidRPr="00742B5D">
              <w:rPr>
                <w:b/>
                <w:bCs/>
              </w:rPr>
              <w:t>G</w:t>
            </w:r>
          </w:p>
        </w:tc>
      </w:tr>
      <w:tr w:rsidR="00DF7303" w:rsidRPr="00742B5D" w14:paraId="4B508590"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48937AF0" w:rsidR="00DF7303" w:rsidRPr="00742B5D" w:rsidRDefault="00DF7303" w:rsidP="00DF7303">
            <w:pPr>
              <w:pStyle w:val="TA-TextTabel"/>
              <w:jc w:val="center"/>
            </w:pPr>
            <w:r w:rsidRPr="00742B5D">
              <w:t>128</w:t>
            </w:r>
            <w:r w:rsidR="00ED50FF">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28D9EC71" w14:textId="7DD0B4B9" w:rsidR="00DF7303" w:rsidRPr="00DF7303" w:rsidRDefault="00DF7303" w:rsidP="00DF7303">
            <w:pPr>
              <w:pStyle w:val="TA-TextTabel"/>
              <w:jc w:val="center"/>
            </w:pPr>
            <w:r w:rsidRPr="00DF7303">
              <w:t>['auto', 0.0039, 0.0047, 0.0063, 0.0071]</w:t>
            </w:r>
          </w:p>
        </w:tc>
      </w:tr>
      <w:tr w:rsidR="00DF7303" w:rsidRPr="00742B5D" w14:paraId="579B9A0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CB5DAE7" w14:textId="2E6CB37A" w:rsidR="00DF7303" w:rsidRPr="00DF7303" w:rsidRDefault="00DF7303" w:rsidP="00DF7303">
            <w:pPr>
              <w:pStyle w:val="TA-TextTabel"/>
              <w:jc w:val="center"/>
            </w:pPr>
            <w:r w:rsidRPr="00DF7303">
              <w:t>['auto', 0.0024, 0.0032, 0.0048, 0.0056]</w:t>
            </w:r>
          </w:p>
        </w:tc>
      </w:tr>
      <w:tr w:rsidR="00DF7303" w:rsidRPr="00742B5D" w14:paraId="091BB35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1064898" w14:textId="51C61FE8" w:rsidR="00DF7303" w:rsidRPr="00DF7303" w:rsidRDefault="00DF7303" w:rsidP="00DF7303">
            <w:pPr>
              <w:pStyle w:val="TA-TextTabel"/>
              <w:jc w:val="center"/>
            </w:pPr>
            <w:r w:rsidRPr="00DF7303">
              <w:t>['auto', 0.001, 0.0015, 0.0025, 0.003]</w:t>
            </w:r>
          </w:p>
        </w:tc>
      </w:tr>
      <w:tr w:rsidR="00DF7303" w:rsidRPr="00742B5D" w14:paraId="2716510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D1483EF" w14:textId="2843086D" w:rsidR="00DF7303" w:rsidRPr="00DF7303" w:rsidRDefault="00DF7303" w:rsidP="00DF7303">
            <w:pPr>
              <w:pStyle w:val="TA-TextTabel"/>
              <w:jc w:val="center"/>
            </w:pPr>
            <w:r w:rsidRPr="00DF7303">
              <w:t>['auto', 0.00090, 0.00095, 0.0018, 0.0023]</w:t>
            </w:r>
          </w:p>
        </w:tc>
      </w:tr>
      <w:tr w:rsidR="00DF7303" w:rsidRPr="00742B5D" w14:paraId="2A9F2B3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6F7C722" w14:textId="57F0BB40" w:rsidR="00DF7303" w:rsidRPr="00DF7303" w:rsidRDefault="00DF7303" w:rsidP="00DF7303">
            <w:pPr>
              <w:pStyle w:val="TA-TextTabel"/>
              <w:jc w:val="center"/>
            </w:pPr>
            <w:r w:rsidRPr="00DF7303">
              <w:t>['auto', 0.00090, 0.00095, 0.0015, 0.0020]</w:t>
            </w:r>
          </w:p>
        </w:tc>
      </w:tr>
      <w:tr w:rsidR="00DF7303" w:rsidRPr="00742B5D" w14:paraId="6C26DDD2"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39F2F6FF" w:rsidR="00DF7303" w:rsidRPr="00742B5D" w:rsidRDefault="00DF7303" w:rsidP="00DF7303">
            <w:pPr>
              <w:pStyle w:val="TA-TextTabel"/>
              <w:jc w:val="center"/>
            </w:pPr>
            <w:r w:rsidRPr="00742B5D">
              <w:t>160</w:t>
            </w:r>
            <w:r w:rsidR="00ED50FF">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1DCA1225" w14:textId="14B86561" w:rsidR="00DF7303" w:rsidRPr="00DF7303" w:rsidRDefault="00DF7303" w:rsidP="00DF7303">
            <w:pPr>
              <w:pStyle w:val="TA-TextTabel"/>
              <w:jc w:val="center"/>
            </w:pPr>
            <w:r w:rsidRPr="00DF7303">
              <w:t>['auto', 0.0039, 0.0047, 0.0063, 0.0071]</w:t>
            </w:r>
          </w:p>
        </w:tc>
      </w:tr>
      <w:tr w:rsidR="00DF7303" w:rsidRPr="00742B5D" w14:paraId="1E49C5BE"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9460565" w14:textId="4458541B" w:rsidR="00DF7303" w:rsidRPr="00DF7303" w:rsidRDefault="00DF7303" w:rsidP="00DF7303">
            <w:pPr>
              <w:pStyle w:val="TA-TextTabel"/>
              <w:jc w:val="center"/>
            </w:pPr>
            <w:r w:rsidRPr="00DF7303">
              <w:t>['auto', 0.0024, 0.0032, 0.0048, 0.0056]</w:t>
            </w:r>
          </w:p>
        </w:tc>
      </w:tr>
      <w:tr w:rsidR="00DF7303" w:rsidRPr="00742B5D" w14:paraId="6B83EDA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0FEF545B" w14:textId="7CEFCA96" w:rsidR="00DF7303" w:rsidRPr="00DF7303" w:rsidRDefault="00DF7303" w:rsidP="00DF7303">
            <w:pPr>
              <w:pStyle w:val="TA-TextTabel"/>
              <w:jc w:val="center"/>
            </w:pPr>
            <w:r w:rsidRPr="00DF7303">
              <w:t>['auto', 0.001, 0.0015, 0.0025, 0.003]</w:t>
            </w:r>
          </w:p>
        </w:tc>
      </w:tr>
      <w:tr w:rsidR="00DF7303" w:rsidRPr="00742B5D" w14:paraId="2E30D72F"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6A03C887" w14:textId="0EF3886B" w:rsidR="00DF7303" w:rsidRPr="00DF7303" w:rsidRDefault="00DF7303" w:rsidP="00DF7303">
            <w:pPr>
              <w:pStyle w:val="TA-TextTabel"/>
              <w:jc w:val="center"/>
            </w:pPr>
            <w:r w:rsidRPr="00DF7303">
              <w:t>['auto', 0.00090, 0.00095, 0.0018, 0.0023]</w:t>
            </w:r>
          </w:p>
        </w:tc>
      </w:tr>
      <w:tr w:rsidR="00DF7303" w:rsidRPr="00742B5D" w14:paraId="7302866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5E4BBB9" w14:textId="399755ED" w:rsidR="00DF7303" w:rsidRPr="00DF7303" w:rsidRDefault="00DF7303" w:rsidP="00DF7303">
            <w:pPr>
              <w:pStyle w:val="TA-TextTabel"/>
              <w:jc w:val="center"/>
            </w:pPr>
            <w:r w:rsidRPr="00DF7303">
              <w:t>['auto', 0.00090, 0.00095, 0.0015, 0.0020]</w:t>
            </w:r>
          </w:p>
        </w:tc>
      </w:tr>
      <w:tr w:rsidR="00DF7303" w:rsidRPr="00742B5D" w14:paraId="058252B1"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6DEB6583" w:rsidR="00DF7303" w:rsidRPr="00742B5D" w:rsidRDefault="00DF7303" w:rsidP="00DF7303">
            <w:pPr>
              <w:pStyle w:val="TA-TextTabel"/>
              <w:jc w:val="center"/>
            </w:pPr>
            <w:r w:rsidRPr="00742B5D">
              <w:t>192</w:t>
            </w:r>
            <w:r w:rsidR="00ED50FF">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6FA419E5" w14:textId="05CA32DF" w:rsidR="00DF7303" w:rsidRPr="00DF7303" w:rsidRDefault="00DF7303" w:rsidP="00DF7303">
            <w:pPr>
              <w:pStyle w:val="TA-TextTabel"/>
              <w:jc w:val="center"/>
            </w:pPr>
            <w:r w:rsidRPr="00DF7303">
              <w:t>['auto', 0.0039, 0.0047, 0.0063, 0.0071]</w:t>
            </w:r>
          </w:p>
        </w:tc>
      </w:tr>
      <w:tr w:rsidR="00DF7303" w:rsidRPr="00742B5D" w14:paraId="736B1AE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E507DA" w14:textId="75D71FDF" w:rsidR="00DF7303" w:rsidRPr="00DF7303" w:rsidRDefault="00DF7303" w:rsidP="00DF7303">
            <w:pPr>
              <w:pStyle w:val="TA-TextTabel"/>
              <w:jc w:val="center"/>
            </w:pPr>
            <w:r w:rsidRPr="00DF7303">
              <w:t>['auto', 0.0024, 0.0032, 0.0048, 0.0056]</w:t>
            </w:r>
          </w:p>
        </w:tc>
      </w:tr>
      <w:tr w:rsidR="00DF7303" w:rsidRPr="00742B5D" w14:paraId="79DD08DC"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7B334B4F" w14:textId="5400AF5F" w:rsidR="00DF7303" w:rsidRPr="00DF7303" w:rsidRDefault="00DF7303" w:rsidP="00DF7303">
            <w:pPr>
              <w:pStyle w:val="TA-TextTabel"/>
              <w:jc w:val="center"/>
            </w:pPr>
            <w:r w:rsidRPr="00DF7303">
              <w:t>['auto', 0.001, 0.0015, 0.0025, 0.003]</w:t>
            </w:r>
          </w:p>
        </w:tc>
      </w:tr>
      <w:tr w:rsidR="00DF7303" w:rsidRPr="00742B5D" w14:paraId="698C8DB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A43792D" w14:textId="7E902345" w:rsidR="00DF7303" w:rsidRPr="00DF7303" w:rsidRDefault="00DF7303" w:rsidP="00DF7303">
            <w:pPr>
              <w:pStyle w:val="TA-TextTabel"/>
              <w:jc w:val="center"/>
            </w:pPr>
            <w:r w:rsidRPr="00DF7303">
              <w:t>['auto', 0.00090, 0.00095, 0.0018, 0.0023]</w:t>
            </w:r>
          </w:p>
        </w:tc>
      </w:tr>
      <w:tr w:rsidR="00DF7303" w:rsidRPr="00742B5D" w14:paraId="60780511"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9CBF4B8" w14:textId="50A65191" w:rsidR="00DF7303" w:rsidRPr="00DF7303" w:rsidRDefault="00DF7303" w:rsidP="00DF7303">
            <w:pPr>
              <w:pStyle w:val="TA-TextTabel"/>
              <w:jc w:val="center"/>
            </w:pPr>
            <w:r w:rsidRPr="00DF7303">
              <w:t>['auto', 0.00090, 0.00095, 0.0015, 0.0020]</w:t>
            </w:r>
          </w:p>
        </w:tc>
      </w:tr>
      <w:tr w:rsidR="00DF7303" w:rsidRPr="00742B5D" w14:paraId="25583C74"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3925466A" w:rsidR="00DF7303" w:rsidRPr="00742B5D" w:rsidRDefault="00DF7303" w:rsidP="00DF7303">
            <w:pPr>
              <w:pStyle w:val="TA-TextTabel"/>
              <w:jc w:val="center"/>
            </w:pPr>
            <w:r w:rsidRPr="00742B5D">
              <w:t>224</w:t>
            </w:r>
            <w:r w:rsidR="00ED50FF">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0313B01F" w14:textId="25B4637D" w:rsidR="00DF7303" w:rsidRPr="00DF7303" w:rsidRDefault="00DF7303" w:rsidP="00DF7303">
            <w:pPr>
              <w:pStyle w:val="TA-TextTabel"/>
              <w:jc w:val="center"/>
            </w:pPr>
            <w:r w:rsidRPr="00DF7303">
              <w:t>['auto', 0.0039, 0.0047, 0.0063, 0.0071]</w:t>
            </w:r>
          </w:p>
        </w:tc>
      </w:tr>
      <w:tr w:rsidR="00DF7303" w:rsidRPr="00742B5D" w14:paraId="45F96992"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032BFEB" w14:textId="452AC130" w:rsidR="00DF7303" w:rsidRPr="00DF7303" w:rsidRDefault="00DF7303" w:rsidP="00DF7303">
            <w:pPr>
              <w:pStyle w:val="TA-TextTabel"/>
              <w:jc w:val="center"/>
            </w:pPr>
            <w:r w:rsidRPr="00DF7303">
              <w:t>['auto', 0.0024, 0.0032, 0.0048, 0.0056]</w:t>
            </w:r>
          </w:p>
        </w:tc>
      </w:tr>
      <w:tr w:rsidR="00DF7303" w:rsidRPr="00742B5D" w14:paraId="609F1648"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3467263" w14:textId="4954FA5C" w:rsidR="00DF7303" w:rsidRPr="00DF7303" w:rsidRDefault="00DF7303" w:rsidP="00DF7303">
            <w:pPr>
              <w:pStyle w:val="TA-TextTabel"/>
              <w:jc w:val="center"/>
            </w:pPr>
            <w:r w:rsidRPr="00DF7303">
              <w:t>['auto', 0.001, 0.0015, 0.0025, 0.003]</w:t>
            </w:r>
          </w:p>
        </w:tc>
      </w:tr>
      <w:tr w:rsidR="00DF7303" w:rsidRPr="00742B5D" w14:paraId="34D7D81D"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D2B789" w14:textId="409C01DB" w:rsidR="00DF7303" w:rsidRPr="00DF7303" w:rsidRDefault="00DF7303" w:rsidP="00DF7303">
            <w:pPr>
              <w:pStyle w:val="TA-TextTabel"/>
              <w:jc w:val="center"/>
            </w:pPr>
            <w:r w:rsidRPr="00DF7303">
              <w:t>['auto', 0.00090, 0.00095, 0.0018, 0.0023]</w:t>
            </w:r>
          </w:p>
        </w:tc>
      </w:tr>
      <w:tr w:rsidR="00DF7303" w:rsidRPr="00742B5D" w14:paraId="6546130A"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121FB3EC" w14:textId="6507A87D" w:rsidR="00DF7303" w:rsidRPr="00DF7303" w:rsidRDefault="00DF7303" w:rsidP="00DF7303">
            <w:pPr>
              <w:pStyle w:val="TA-TextTabel"/>
              <w:jc w:val="center"/>
            </w:pPr>
            <w:r w:rsidRPr="00DF7303">
              <w:t>['auto', 0.00090, 0.00095, 0.0015, 0.0020]</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98" w:name="_Toc113001020"/>
      <w:r>
        <w:t xml:space="preserve">3.5. </w:t>
      </w:r>
      <w:r w:rsidRPr="00DF7303">
        <w:rPr>
          <w:i/>
          <w:iCs/>
        </w:rPr>
        <w:t>Evaluation</w:t>
      </w:r>
      <w:bookmarkEnd w:id="98"/>
    </w:p>
    <w:p w14:paraId="3C9CDECF" w14:textId="25F6F7D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7.</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w:lastRenderedPageBreak/>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Hasil model terbaik yang didapatkan akan dilakukan peluncuran model ke dalam aplikasi yang dibangun di tahapan selanjutnya.</w:t>
      </w:r>
    </w:p>
    <w:p w14:paraId="0DAAD2C8" w14:textId="244970BC" w:rsidR="00DF7303" w:rsidRDefault="00FC5422" w:rsidP="001C58EB">
      <w:pPr>
        <w:pStyle w:val="TA-Head2"/>
      </w:pPr>
      <w:bookmarkStart w:id="99" w:name="_Toc113001021"/>
      <w:r>
        <w:t xml:space="preserve">3.6. </w:t>
      </w:r>
      <w:r w:rsidRPr="001C58EB">
        <w:rPr>
          <w:i/>
          <w:iCs/>
        </w:rPr>
        <w:t>Deployment</w:t>
      </w:r>
      <w:r w:rsidR="00305B3D" w:rsidRPr="001C58EB">
        <w:rPr>
          <w:i/>
          <w:iCs/>
        </w:rPr>
        <w:t xml:space="preserve"> Process</w:t>
      </w:r>
      <w:bookmarkEnd w:id="99"/>
    </w:p>
    <w:p w14:paraId="4783ADC9" w14:textId="14D7DF92"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Agile diterapkan dalam pengembangan aplikasi berbasis web, proses yang dilakukan pada metode Agile diantaranya yaitu </w:t>
      </w:r>
      <w:r w:rsidR="006B5879" w:rsidRPr="00E231D3">
        <w:rPr>
          <w:i/>
          <w:iCs/>
        </w:rPr>
        <w:t>requirements</w:t>
      </w:r>
      <w:r w:rsidR="006B5879">
        <w:t xml:space="preserve">, </w:t>
      </w:r>
      <w:r w:rsidR="006B5879" w:rsidRPr="00E231D3">
        <w:rPr>
          <w:i/>
          <w:iCs/>
        </w:rPr>
        <w:t>design</w:t>
      </w:r>
      <w:r w:rsidR="006B5879">
        <w:t xml:space="preserve">, </w:t>
      </w:r>
      <w:r w:rsidR="006B5879" w:rsidRPr="00E231D3">
        <w:rPr>
          <w:i/>
          <w:iCs/>
        </w:rPr>
        <w:t>development</w:t>
      </w:r>
      <w:r w:rsidR="006B5879">
        <w:t xml:space="preserve">, </w:t>
      </w:r>
      <w:r w:rsidR="006B5879" w:rsidRPr="00E231D3">
        <w:rPr>
          <w:i/>
          <w:iCs/>
        </w:rPr>
        <w:t>testing</w:t>
      </w:r>
      <w:r w:rsidR="006B5879">
        <w:t xml:space="preserve">, </w:t>
      </w:r>
      <w:r w:rsidR="006B5879" w:rsidRPr="00E231D3">
        <w:rPr>
          <w:i/>
          <w:iCs/>
        </w:rPr>
        <w:t>deployment</w:t>
      </w:r>
      <w:r w:rsidR="006B5879">
        <w:t xml:space="preserve">, </w:t>
      </w:r>
      <w:r w:rsidR="006B5879" w:rsidRPr="00E231D3">
        <w:rPr>
          <w:i/>
          <w:iCs/>
        </w:rPr>
        <w:t>review</w:t>
      </w:r>
      <w:r w:rsidR="006B5879">
        <w:rPr>
          <w:i/>
          <w:iCs/>
        </w:rPr>
        <w:t>.</w:t>
      </w:r>
    </w:p>
    <w:p w14:paraId="6A8D7102" w14:textId="33B5A376" w:rsidR="00FC5422" w:rsidRDefault="006B5879" w:rsidP="001C58EB">
      <w:pPr>
        <w:pStyle w:val="TA-Head3"/>
      </w:pPr>
      <w:bookmarkStart w:id="100" w:name="_Toc113001022"/>
      <w:r>
        <w:t xml:space="preserve">3.6.1. </w:t>
      </w:r>
      <w:r w:rsidRPr="001C58EB">
        <w:rPr>
          <w:i/>
          <w:iCs/>
        </w:rPr>
        <w:t>Requirements</w:t>
      </w:r>
      <w:bookmarkEnd w:id="100"/>
    </w:p>
    <w:p w14:paraId="5A4CA39B" w14:textId="40F29169" w:rsidR="006B5879" w:rsidRDefault="006B5879" w:rsidP="006B5879">
      <w:pPr>
        <w:pStyle w:val="TA-Normal"/>
      </w:pPr>
      <w:r>
        <w:t xml:space="preserve">Tahapan pertama yang dilakukan sebelum mengembangkan perangkat lunak yaitu </w:t>
      </w:r>
      <w:r w:rsidRPr="006B5879">
        <w:rPr>
          <w:i/>
          <w:iCs/>
        </w:rPr>
        <w:t>requirement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77777777" w:rsidR="002B3389" w:rsidRDefault="006B5879" w:rsidP="006B5879">
      <w:pPr>
        <w:pStyle w:val="TA-Normal"/>
        <w:numPr>
          <w:ilvl w:val="1"/>
          <w:numId w:val="30"/>
        </w:numPr>
        <w:ind w:left="567"/>
      </w:pPr>
      <w:r>
        <w:t xml:space="preserve">Sistem dapat menerima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28A3FEA7" w:rsidR="006B5879" w:rsidRDefault="002B3389" w:rsidP="001C58EB">
      <w:pPr>
        <w:pStyle w:val="TA-Normal"/>
        <w:numPr>
          <w:ilvl w:val="1"/>
          <w:numId w:val="30"/>
        </w:numPr>
        <w:ind w:left="567"/>
      </w:pPr>
      <w:r>
        <w:t>Sistem dapat menampilkan hasil klasifikasi kepada pengguna</w:t>
      </w:r>
    </w:p>
    <w:p w14:paraId="076F3988" w14:textId="7BE1BCC7" w:rsidR="006B5879" w:rsidRDefault="006B5879" w:rsidP="001C58EB">
      <w:pPr>
        <w:pStyle w:val="TA-Head3"/>
      </w:pPr>
      <w:bookmarkStart w:id="101" w:name="_Toc113001023"/>
      <w:r>
        <w:t xml:space="preserve">3.6.2. </w:t>
      </w:r>
      <w:r w:rsidRPr="001C58EB">
        <w:rPr>
          <w:i/>
          <w:iCs/>
        </w:rPr>
        <w:t>Design</w:t>
      </w:r>
      <w:bookmarkEnd w:id="101"/>
    </w:p>
    <w:p w14:paraId="1E141D00" w14:textId="0AC48A62" w:rsidR="006B5879" w:rsidRDefault="00911F9A" w:rsidP="006B5879">
      <w:pPr>
        <w:pStyle w:val="TA-Normal"/>
      </w:pPr>
      <w:r>
        <w:t>Setelah menentukan kebutuhan perangkat lunak, selanjutnya yaitu tahapan perancangan desain arsitektur desain,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028F83E3" w:rsidR="00911F9A" w:rsidRDefault="00911F9A" w:rsidP="00911F9A">
      <w:pPr>
        <w:pStyle w:val="TA-Normal"/>
        <w:ind w:left="567" w:firstLine="567"/>
      </w:pPr>
      <w:r>
        <w:t xml:space="preserve">Arsitektur sistem yang dibuat pada penelitian ini terdiri dari pengguna aplikasi, sistem klasifikasi gambar karakter hanacaraka aksara jawa, dan model hasil pelatihan SVM-SIFT. Pengguna disini merupakan orang yang menggunakan sistem klasifikasi gambar hanacaraka aksara jawa, pengguna akan melakukan input gambar ke dalam sistem. Selanjutnya sistem akan mengolah gambar melalui tahapan preprocessing yang didalamnya terdapat proses ekstraksi fitur SIFT dan diteruskan ke dalam klasifikasi gambar menggunakan model SVM yang telah dilakukan pelatihan sebelumnya. </w:t>
      </w:r>
      <w:r>
        <w:lastRenderedPageBreak/>
        <w:t>Selanjutnya hasil klasifikasi akan dikirim ke sistem dan sistem akan menampilkan hasil klasifikasinya kepada pengguna. Berikut gambaran perancangan arsitektur yang dibangun.</w:t>
      </w:r>
    </w:p>
    <w:p w14:paraId="56C351F0" w14:textId="00645461" w:rsidR="001C58EB" w:rsidRDefault="001C58EB" w:rsidP="001C58EB">
      <w:pPr>
        <w:pStyle w:val="TA-Normal"/>
        <w:spacing w:after="0"/>
        <w:ind w:firstLine="0"/>
        <w:jc w:val="center"/>
      </w:pPr>
      <w:r w:rsidRPr="001C58EB">
        <w:rPr>
          <w:noProof/>
        </w:rPr>
        <w:drawing>
          <wp:inline distT="0" distB="0" distL="0" distR="0" wp14:anchorId="40BD5BB8" wp14:editId="38AF751C">
            <wp:extent cx="4350327" cy="1233261"/>
            <wp:effectExtent l="19050" t="19050" r="1270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4789" cy="1240196"/>
                    </a:xfrm>
                    <a:prstGeom prst="rect">
                      <a:avLst/>
                    </a:prstGeom>
                    <a:noFill/>
                    <a:ln>
                      <a:solidFill>
                        <a:schemeClr val="tx1"/>
                      </a:solidFill>
                    </a:ln>
                  </pic:spPr>
                </pic:pic>
              </a:graphicData>
            </a:graphic>
          </wp:inline>
        </w:drawing>
      </w:r>
    </w:p>
    <w:p w14:paraId="2405AB23" w14:textId="3973F7BD" w:rsidR="001C58EB" w:rsidRDefault="001C58EB" w:rsidP="001C58EB">
      <w:pPr>
        <w:pStyle w:val="TA-Caption"/>
      </w:pPr>
      <w:bookmarkStart w:id="102" w:name="_Toc115040816"/>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20</w:t>
      </w:r>
      <w:r w:rsidR="00201FB5">
        <w:fldChar w:fldCharType="end"/>
      </w:r>
      <w:r>
        <w:t xml:space="preserve"> Perancangan Arsitektur Sistem</w:t>
      </w:r>
      <w:bookmarkEnd w:id="102"/>
    </w:p>
    <w:p w14:paraId="4246DB4A" w14:textId="77777777" w:rsidR="00BF5576" w:rsidRDefault="00BF5576" w:rsidP="002F07E8">
      <w:pPr>
        <w:pStyle w:val="TA-Normal"/>
        <w:ind w:firstLine="0"/>
      </w:pPr>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5AF0A754">
            <wp:extent cx="2301586" cy="1824695"/>
            <wp:effectExtent l="19050" t="19050" r="2286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10259" cy="1831571"/>
                    </a:xfrm>
                    <a:prstGeom prst="rect">
                      <a:avLst/>
                    </a:prstGeom>
                    <a:noFill/>
                    <a:ln>
                      <a:solidFill>
                        <a:schemeClr val="tx1"/>
                      </a:solidFill>
                    </a:ln>
                  </pic:spPr>
                </pic:pic>
              </a:graphicData>
            </a:graphic>
          </wp:inline>
        </w:drawing>
      </w:r>
    </w:p>
    <w:p w14:paraId="67B746E3" w14:textId="0623B934" w:rsidR="00E27E39" w:rsidRPr="00E27E39" w:rsidRDefault="00E27E39" w:rsidP="00E27E39">
      <w:pPr>
        <w:pStyle w:val="TA-Caption"/>
      </w:pPr>
      <w:bookmarkStart w:id="103" w:name="_Toc115040817"/>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21</w:t>
      </w:r>
      <w:r w:rsidR="00201FB5">
        <w:fldChar w:fldCharType="end"/>
      </w:r>
      <w:r>
        <w:t xml:space="preserve"> Proses DFD Level 0</w:t>
      </w:r>
      <w:bookmarkEnd w:id="103"/>
    </w:p>
    <w:p w14:paraId="3F56FFCB" w14:textId="382436B4" w:rsidR="00E27E39" w:rsidRDefault="00E27E39" w:rsidP="00E27E39">
      <w:pPr>
        <w:pStyle w:val="TA-Normal"/>
        <w:ind w:left="567" w:firstLine="567"/>
      </w:pPr>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0E3613EE" w:rsidR="00BD1B34" w:rsidRDefault="00BD1B34" w:rsidP="00BD1B34">
      <w:pPr>
        <w:pStyle w:val="TA-Caption"/>
      </w:pPr>
      <w:bookmarkStart w:id="104" w:name="_Toc115040818"/>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22</w:t>
      </w:r>
      <w:r w:rsidR="00201FB5">
        <w:fldChar w:fldCharType="end"/>
      </w:r>
      <w:r>
        <w:t xml:space="preserve"> Proses DFD Level 1</w:t>
      </w:r>
      <w:bookmarkEnd w:id="104"/>
    </w:p>
    <w:p w14:paraId="1AB55835" w14:textId="77777777" w:rsidR="00E27E39" w:rsidRDefault="00E27E39" w:rsidP="00BD1B34">
      <w:pPr>
        <w:pStyle w:val="TA-Normal"/>
        <w:ind w:firstLine="0"/>
      </w:pPr>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423D514C" w:rsidR="002D594B" w:rsidRDefault="002D594B" w:rsidP="002D594B">
      <w:pPr>
        <w:pStyle w:val="TA-Caption"/>
      </w:pPr>
      <w:bookmarkStart w:id="105" w:name="_Toc115040819"/>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23</w:t>
      </w:r>
      <w:r w:rsidR="00201FB5">
        <w:fldChar w:fldCharType="end"/>
      </w:r>
      <w:r>
        <w:t xml:space="preserve"> Kerangka Antarmuka Sebelum Proses Klasifikasi</w:t>
      </w:r>
      <w:bookmarkEnd w:id="105"/>
    </w:p>
    <w:p w14:paraId="01BEE69A" w14:textId="36946510" w:rsidR="002D594B" w:rsidRDefault="002D594B" w:rsidP="002D594B">
      <w:pPr>
        <w:pStyle w:val="TA-Normal"/>
        <w:ind w:left="567" w:firstLine="567"/>
      </w:pPr>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2FB316B0" w:rsidR="00614192" w:rsidRDefault="00614192" w:rsidP="00614192">
      <w:pPr>
        <w:pStyle w:val="TA-Caption"/>
      </w:pPr>
      <w:bookmarkStart w:id="106" w:name="_Toc115040820"/>
      <w:r>
        <w:t xml:space="preserve">Gambar </w:t>
      </w:r>
      <w:r w:rsidR="00201FB5">
        <w:fldChar w:fldCharType="begin"/>
      </w:r>
      <w:r w:rsidR="00201FB5">
        <w:instrText xml:space="preserve"> STYLEREF 1 \s </w:instrText>
      </w:r>
      <w:r w:rsidR="00201FB5">
        <w:fldChar w:fldCharType="separate"/>
      </w:r>
      <w:r w:rsidR="00717D53">
        <w:rPr>
          <w:noProof/>
        </w:rPr>
        <w:t>3</w:t>
      </w:r>
      <w:r w:rsidR="00201FB5">
        <w:fldChar w:fldCharType="end"/>
      </w:r>
      <w:r w:rsidR="00201FB5">
        <w:t>.</w:t>
      </w:r>
      <w:r w:rsidR="00201FB5">
        <w:fldChar w:fldCharType="begin"/>
      </w:r>
      <w:r w:rsidR="00201FB5">
        <w:instrText xml:space="preserve"> SEQ Gambar \* ARABIC \s 1 </w:instrText>
      </w:r>
      <w:r w:rsidR="00201FB5">
        <w:fldChar w:fldCharType="separate"/>
      </w:r>
      <w:r w:rsidR="00717D53">
        <w:rPr>
          <w:noProof/>
        </w:rPr>
        <w:t>24</w:t>
      </w:r>
      <w:r w:rsidR="00201FB5">
        <w:fldChar w:fldCharType="end"/>
      </w:r>
      <w:r>
        <w:t xml:space="preserve"> Kerangka Antarmuka </w:t>
      </w:r>
      <w:r w:rsidR="002D594B">
        <w:t>Setelah Proses Klasifikasi</w:t>
      </w:r>
      <w:bookmarkEnd w:id="106"/>
    </w:p>
    <w:p w14:paraId="1CD4203D" w14:textId="77777777" w:rsidR="00911F9A" w:rsidRDefault="00911F9A" w:rsidP="00911F9A">
      <w:pPr>
        <w:pStyle w:val="TA-Normal"/>
        <w:ind w:firstLine="0"/>
      </w:pPr>
    </w:p>
    <w:p w14:paraId="5958CFE2" w14:textId="54EB71C0" w:rsidR="006B5879" w:rsidRDefault="006B5879" w:rsidP="006B5879">
      <w:pPr>
        <w:pStyle w:val="TA-Head3"/>
      </w:pPr>
      <w:bookmarkStart w:id="107" w:name="_Toc113001024"/>
      <w:r>
        <w:t xml:space="preserve">3.6.3. </w:t>
      </w:r>
      <w:r w:rsidRPr="00B0075B">
        <w:rPr>
          <w:i/>
          <w:iCs/>
        </w:rPr>
        <w:t>Development</w:t>
      </w:r>
      <w:bookmarkEnd w:id="107"/>
    </w:p>
    <w:p w14:paraId="398922BE" w14:textId="7B6A0F72" w:rsidR="006B5879" w:rsidRDefault="005077C7" w:rsidP="006B5879">
      <w:pPr>
        <w:pStyle w:val="TA-Normal"/>
      </w:pPr>
      <w:r>
        <w:t xml:space="preserve">Tahap </w:t>
      </w:r>
      <w:r w:rsidRPr="005077C7">
        <w:rPr>
          <w:i/>
          <w:iCs/>
        </w:rPr>
        <w:t>development</w:t>
      </w:r>
      <w:r>
        <w:t xml:space="preserve"> pada penelitian ini 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kode program ditulis dengan menggunakan HTML sederhana.</w:t>
      </w:r>
    </w:p>
    <w:p w14:paraId="493D9334" w14:textId="58BB3201" w:rsidR="006B5879" w:rsidRDefault="006B5879" w:rsidP="006B5879">
      <w:pPr>
        <w:pStyle w:val="TA-Head3"/>
      </w:pPr>
      <w:bookmarkStart w:id="108" w:name="_Toc113001025"/>
      <w:r>
        <w:t xml:space="preserve">3.6.4. </w:t>
      </w:r>
      <w:r w:rsidRPr="00B0075B">
        <w:rPr>
          <w:i/>
          <w:iCs/>
        </w:rPr>
        <w:t>Testing</w:t>
      </w:r>
      <w:bookmarkEnd w:id="108"/>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26A31BA5" w14:textId="54F07EC0" w:rsidR="002462CF" w:rsidRDefault="002462CF" w:rsidP="002462CF">
      <w:pPr>
        <w:pStyle w:val="TA-Normal"/>
        <w:numPr>
          <w:ilvl w:val="0"/>
          <w:numId w:val="34"/>
        </w:numPr>
        <w:ind w:left="567"/>
      </w:pPr>
      <w:r>
        <w:t xml:space="preserve">Pengguna dapat melakukan input data gambar ke dalam sistem sebagai data yang akan diklasifikasikan dan menekan tombol </w:t>
      </w:r>
      <w:r w:rsidRPr="002462CF">
        <w:rPr>
          <w:i/>
          <w:iCs/>
        </w:rPr>
        <w:t>predict</w:t>
      </w:r>
      <w:r>
        <w:t xml:space="preserve"> untuk memulai proses klasifikasi</w:t>
      </w:r>
    </w:p>
    <w:p w14:paraId="207A27CF" w14:textId="20A4D8F2" w:rsidR="006B5879" w:rsidRDefault="002462CF" w:rsidP="002462CF">
      <w:pPr>
        <w:pStyle w:val="TA-Normal"/>
        <w:numPr>
          <w:ilvl w:val="0"/>
          <w:numId w:val="34"/>
        </w:numPr>
        <w:ind w:left="567"/>
      </w:pPr>
      <w:r>
        <w:t>Sistem dapat menerima input data dari pengguna dan melakukan proses klasifkasi dengan lancar</w:t>
      </w:r>
    </w:p>
    <w:p w14:paraId="6F237BFA" w14:textId="17D1373F" w:rsidR="002462CF" w:rsidRDefault="002462CF" w:rsidP="002462CF">
      <w:pPr>
        <w:pStyle w:val="TA-Normal"/>
        <w:numPr>
          <w:ilvl w:val="0"/>
          <w:numId w:val="34"/>
        </w:numPr>
        <w:ind w:left="567"/>
      </w:pPr>
      <w:r>
        <w:t>Sistem dapat menampilkan hasil klasifikasi kepada pengguna yaitu menampilkan data gambar yang diinput, data kelas, dan data akurasi.</w:t>
      </w:r>
    </w:p>
    <w:p w14:paraId="7C02DA23" w14:textId="3C70E2E5" w:rsidR="006B5879" w:rsidRDefault="006B5879" w:rsidP="006B5879">
      <w:pPr>
        <w:pStyle w:val="TA-Head3"/>
      </w:pPr>
      <w:bookmarkStart w:id="109" w:name="_Toc113001026"/>
      <w:r>
        <w:t xml:space="preserve">3.6.5. </w:t>
      </w:r>
      <w:r w:rsidRPr="00B0075B">
        <w:rPr>
          <w:i/>
          <w:iCs/>
        </w:rPr>
        <w:t>Deployment</w:t>
      </w:r>
      <w:bookmarkEnd w:id="109"/>
    </w:p>
    <w:p w14:paraId="51BD47BA" w14:textId="70178E74" w:rsidR="006B5879" w:rsidRPr="003457A5" w:rsidRDefault="003457A5" w:rsidP="006B5879">
      <w:pPr>
        <w:pStyle w:val="TA-Normal"/>
      </w:pPr>
      <w:r>
        <w:t xml:space="preserve">Setelah semua fungsi berjalan dengan lancar, selanjutnya masuk pada tahapan </w:t>
      </w:r>
      <w:r w:rsidRPr="003457A5">
        <w:rPr>
          <w:i/>
          <w:iCs/>
        </w:rPr>
        <w:t>deployment</w:t>
      </w:r>
      <w:r>
        <w:t xml:space="preserve">. Tahapan </w:t>
      </w:r>
      <w:r w:rsidRPr="003457A5">
        <w:rPr>
          <w:i/>
          <w:iCs/>
        </w:rPr>
        <w:t>deployment</w:t>
      </w:r>
      <w:r>
        <w:t xml:space="preserve"> merupakan proses peluncuran aplikasi yang membuat sistem aplikasi tersebut sudah tersedia untuk digunakan secara global sehingga pengguna bebas dapat secara langsung menggunakan aplikasi ini.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r w:rsidRPr="003457A5">
        <w:rPr>
          <w:i/>
          <w:iCs/>
        </w:rPr>
        <w:t>open-source</w:t>
      </w:r>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50F8A04B" w14:textId="619510BD" w:rsidR="006B5879" w:rsidRPr="006B5879" w:rsidRDefault="006B5879" w:rsidP="006B5879">
      <w:pPr>
        <w:pStyle w:val="TA-Head3"/>
      </w:pPr>
      <w:bookmarkStart w:id="110" w:name="_Toc113001027"/>
      <w:r>
        <w:lastRenderedPageBreak/>
        <w:t xml:space="preserve">3.6.6. </w:t>
      </w:r>
      <w:r w:rsidRPr="00B0075B">
        <w:rPr>
          <w:i/>
          <w:iCs/>
        </w:rPr>
        <w:t>Review</w:t>
      </w:r>
      <w:bookmarkEnd w:id="110"/>
    </w:p>
    <w:p w14:paraId="0200D464" w14:textId="71DC3DB3" w:rsidR="00FA59F3" w:rsidRDefault="00FD3EF0" w:rsidP="003F35CD">
      <w:pPr>
        <w:pStyle w:val="TA-Normal"/>
        <w:rPr>
          <w:lang w:val="en-ID" w:eastAsia="en-US"/>
        </w:rPr>
      </w:pPr>
      <w:r>
        <w:rPr>
          <w:iCs/>
        </w:rPr>
        <w:t xml:space="preserve">Pada penelitian ini tahapan </w:t>
      </w:r>
      <w:r w:rsidRPr="00FD3EF0">
        <w:rPr>
          <w:i/>
        </w:rPr>
        <w:t>review</w:t>
      </w:r>
      <w:r>
        <w:rPr>
          <w:iCs/>
        </w:rPr>
        <w:t xml:space="preserve"> diterapkan dengan melakukan proses </w:t>
      </w:r>
      <w:r w:rsidRPr="00FD3EF0">
        <w:rPr>
          <w:i/>
        </w:rPr>
        <w:t>monitoring</w:t>
      </w:r>
      <w:r>
        <w:rPr>
          <w:iCs/>
        </w:rPr>
        <w:t xml:space="preserve"> ataupun </w:t>
      </w:r>
      <w:r w:rsidRPr="00FD3EF0">
        <w:rPr>
          <w:i/>
        </w:rPr>
        <w:t>maintenance</w:t>
      </w:r>
      <w:r>
        <w:rPr>
          <w:iCs/>
        </w:rPr>
        <w:t xml:space="preserve"> terhadap aplikasi yang sudah tersedia secara global (sudah di-</w:t>
      </w:r>
      <w:r w:rsidRPr="00FD3EF0">
        <w:rPr>
          <w:i/>
        </w:rPr>
        <w:t>deploy</w:t>
      </w:r>
      <w:r>
        <w:rPr>
          <w:iCs/>
        </w:rPr>
        <w:t xml:space="preserve">). Tahapan ini bertujuan untuk menjaga stabilitas dari jalannya aplikasi agar dapat secara langsung mengatasi kekurangan ataupun </w:t>
      </w:r>
      <w:r w:rsidR="0049301A" w:rsidRPr="0049301A">
        <w:rPr>
          <w:i/>
        </w:rPr>
        <w:t>bug/</w:t>
      </w:r>
      <w:r w:rsidRPr="00FD3EF0">
        <w:rPr>
          <w:i/>
        </w:rPr>
        <w:t>error</w:t>
      </w:r>
      <w:r>
        <w:rPr>
          <w:iCs/>
        </w:rPr>
        <w:t xml:space="preserve"> yang tidak terduga pada aplikasi. Tahapan </w:t>
      </w:r>
      <w:r w:rsidRPr="00FD3EF0">
        <w:rPr>
          <w:i/>
        </w:rPr>
        <w:t>review</w:t>
      </w:r>
      <w:r>
        <w:rPr>
          <w:iCs/>
        </w:rPr>
        <w:t xml:space="preserve"> juga dapat mengambil </w:t>
      </w:r>
      <w:r w:rsidRPr="00FD3EF0">
        <w:rPr>
          <w:i/>
        </w:rPr>
        <w:t>feedback</w:t>
      </w:r>
      <w:r>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Pr>
          <w:iCs/>
        </w:rPr>
        <w:t>kebutuhan pengguna.</w:t>
      </w:r>
    </w:p>
    <w:p w14:paraId="5C45D919" w14:textId="2EC76705" w:rsidR="002C2620" w:rsidRPr="00785A71" w:rsidRDefault="002C2620" w:rsidP="007513C0">
      <w:pPr>
        <w:spacing w:after="0" w:line="276" w:lineRule="auto"/>
        <w:rPr>
          <w:rFonts w:eastAsia="Times New Roman"/>
          <w:color w:val="212529"/>
          <w:lang w:val="en-US"/>
        </w:rPr>
      </w:pPr>
    </w:p>
    <w:p w14:paraId="32C7FEE3" w14:textId="503C7345" w:rsidR="002C2620" w:rsidRPr="00785A71" w:rsidRDefault="002C2620" w:rsidP="007513C0">
      <w:pPr>
        <w:spacing w:after="0" w:line="276" w:lineRule="auto"/>
        <w:rPr>
          <w:rFonts w:eastAsia="Times New Roman"/>
          <w:color w:val="212529"/>
          <w:lang w:val="en-US"/>
        </w:rPr>
      </w:pP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488B53D8" w14:textId="55B3C825" w:rsidR="00E83DE3" w:rsidRPr="00785A71" w:rsidRDefault="00955BC2" w:rsidP="007513C0">
      <w:pPr>
        <w:pStyle w:val="Heading1"/>
        <w:ind w:left="360"/>
        <w:jc w:val="center"/>
        <w:rPr>
          <w:rFonts w:ascii="Times New Roman" w:hAnsi="Times New Roman" w:cs="Times New Roman"/>
          <w:b/>
          <w:bCs/>
          <w:sz w:val="24"/>
          <w:szCs w:val="24"/>
        </w:rPr>
      </w:pPr>
      <w:bookmarkStart w:id="111" w:name="_Toc113001028"/>
      <w:r w:rsidRPr="00785A71">
        <w:rPr>
          <w:rFonts w:ascii="Times New Roman" w:hAnsi="Times New Roman" w:cs="Times New Roman"/>
          <w:b/>
          <w:bCs/>
          <w:sz w:val="28"/>
          <w:szCs w:val="28"/>
        </w:rPr>
        <w:lastRenderedPageBreak/>
        <w:t>DAFTAR PUSTAKA</w:t>
      </w:r>
      <w:bookmarkEnd w:id="111"/>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684AFBDD" w:rsidR="00476547" w:rsidRPr="00545BCD" w:rsidRDefault="00476547" w:rsidP="00DA71C3">
      <w:pPr>
        <w:pStyle w:val="TA-DaftarPustaka"/>
        <w:ind w:left="564" w:hanging="564"/>
      </w:pPr>
      <w:r>
        <w:t>Harahap, E. H., Muflikhah, L., &amp; Rahayudi, B. (2018). Implementasi Algoritma Support Vector Machine (SVM) Untuk Penentuan Seleksi Atlet Pencak Silat. 2(10), 3843–384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654D8A" w:rsidR="00DA71C3" w:rsidRDefault="00DA71C3" w:rsidP="00DA71C3">
      <w:pPr>
        <w:pStyle w:val="TA-DaftarPustaka"/>
        <w:ind w:left="564" w:hanging="564"/>
      </w:pPr>
      <w:r>
        <w:lastRenderedPageBreak/>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2571FE0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IEEE International Conference on Power, Control, Signals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lastRenderedPageBreak/>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12" w:name="_Hlk99373131"/>
      <w:r w:rsidRPr="00785A71">
        <w:t>Schröera</w:t>
      </w:r>
      <w:bookmarkEnd w:id="112"/>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Network Security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lastRenderedPageBreak/>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77777777"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955BC2">
      <w:footerReference w:type="default" r:id="rId55"/>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5212D" w14:textId="77777777" w:rsidR="00501F5F" w:rsidRDefault="00501F5F">
      <w:pPr>
        <w:spacing w:line="240" w:lineRule="auto"/>
      </w:pPr>
      <w:r>
        <w:separator/>
      </w:r>
    </w:p>
  </w:endnote>
  <w:endnote w:type="continuationSeparator" w:id="0">
    <w:p w14:paraId="70AF4019" w14:textId="77777777" w:rsidR="00501F5F" w:rsidRDefault="00501F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DengXian"/>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C00DC58">
              <wp:simplePos x="0" y="0"/>
              <wp:positionH relativeFrom="margin">
                <wp:posOffset>2739391</wp:posOffset>
              </wp:positionH>
              <wp:positionV relativeFrom="paragraph">
                <wp:posOffset>-3175</wp:posOffset>
              </wp:positionV>
              <wp:extent cx="209550" cy="2095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25pt;width:16.5pt;height:1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C499A" w14:textId="77777777" w:rsidR="00501F5F" w:rsidRDefault="00501F5F">
      <w:pPr>
        <w:spacing w:after="0"/>
      </w:pPr>
      <w:r>
        <w:separator/>
      </w:r>
    </w:p>
  </w:footnote>
  <w:footnote w:type="continuationSeparator" w:id="0">
    <w:p w14:paraId="2003DC4D" w14:textId="77777777" w:rsidR="00501F5F" w:rsidRDefault="00501F5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15:restartNumberingAfterBreak="0">
    <w:nsid w:val="513C25EE"/>
    <w:multiLevelType w:val="multilevel"/>
    <w:tmpl w:val="8482FCA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5"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1"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2"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3" w15:restartNumberingAfterBreak="0">
    <w:nsid w:val="7ECAE7E2"/>
    <w:multiLevelType w:val="singleLevel"/>
    <w:tmpl w:val="7ECAE7E2"/>
    <w:lvl w:ilvl="0">
      <w:start w:val="1"/>
      <w:numFmt w:val="decimal"/>
      <w:lvlText w:val="%1."/>
      <w:lvlJc w:val="left"/>
    </w:lvl>
  </w:abstractNum>
  <w:num w:numId="1">
    <w:abstractNumId w:val="30"/>
  </w:num>
  <w:num w:numId="2">
    <w:abstractNumId w:val="29"/>
  </w:num>
  <w:num w:numId="3">
    <w:abstractNumId w:val="25"/>
  </w:num>
  <w:num w:numId="4">
    <w:abstractNumId w:val="13"/>
  </w:num>
  <w:num w:numId="5">
    <w:abstractNumId w:val="33"/>
  </w:num>
  <w:num w:numId="6">
    <w:abstractNumId w:val="24"/>
  </w:num>
  <w:num w:numId="7">
    <w:abstractNumId w:val="21"/>
  </w:num>
  <w:num w:numId="8">
    <w:abstractNumId w:val="15"/>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8"/>
  </w:num>
  <w:num w:numId="20">
    <w:abstractNumId w:val="12"/>
  </w:num>
  <w:num w:numId="21">
    <w:abstractNumId w:val="26"/>
  </w:num>
  <w:num w:numId="22">
    <w:abstractNumId w:val="16"/>
  </w:num>
  <w:num w:numId="23">
    <w:abstractNumId w:val="31"/>
  </w:num>
  <w:num w:numId="24">
    <w:abstractNumId w:val="11"/>
  </w:num>
  <w:num w:numId="25">
    <w:abstractNumId w:val="23"/>
  </w:num>
  <w:num w:numId="26">
    <w:abstractNumId w:val="32"/>
  </w:num>
  <w:num w:numId="27">
    <w:abstractNumId w:val="14"/>
  </w:num>
  <w:num w:numId="28">
    <w:abstractNumId w:val="28"/>
  </w:num>
  <w:num w:numId="29">
    <w:abstractNumId w:val="27"/>
  </w:num>
  <w:num w:numId="30">
    <w:abstractNumId w:val="10"/>
  </w:num>
  <w:num w:numId="31">
    <w:abstractNumId w:val="20"/>
  </w:num>
  <w:num w:numId="32">
    <w:abstractNumId w:val="22"/>
  </w:num>
  <w:num w:numId="33">
    <w:abstractNumId w:val="19"/>
  </w:num>
  <w:num w:numId="34">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5316"/>
    <w:rsid w:val="00005CB6"/>
    <w:rsid w:val="00006A05"/>
    <w:rsid w:val="00010656"/>
    <w:rsid w:val="00012605"/>
    <w:rsid w:val="00015651"/>
    <w:rsid w:val="00016438"/>
    <w:rsid w:val="00016990"/>
    <w:rsid w:val="00017AD7"/>
    <w:rsid w:val="00017D21"/>
    <w:rsid w:val="00020926"/>
    <w:rsid w:val="0002325B"/>
    <w:rsid w:val="00024AED"/>
    <w:rsid w:val="000251B1"/>
    <w:rsid w:val="00034A2D"/>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A0A"/>
    <w:rsid w:val="00091AC1"/>
    <w:rsid w:val="00092554"/>
    <w:rsid w:val="00093452"/>
    <w:rsid w:val="00093C97"/>
    <w:rsid w:val="0009426D"/>
    <w:rsid w:val="00095EF4"/>
    <w:rsid w:val="000969C9"/>
    <w:rsid w:val="00096D81"/>
    <w:rsid w:val="0009713F"/>
    <w:rsid w:val="00097AB8"/>
    <w:rsid w:val="000A064D"/>
    <w:rsid w:val="000A4785"/>
    <w:rsid w:val="000A6F14"/>
    <w:rsid w:val="000A7C6C"/>
    <w:rsid w:val="000B1E27"/>
    <w:rsid w:val="000B3002"/>
    <w:rsid w:val="000B6159"/>
    <w:rsid w:val="000B778E"/>
    <w:rsid w:val="000C3816"/>
    <w:rsid w:val="000C54D6"/>
    <w:rsid w:val="000C6C40"/>
    <w:rsid w:val="000C7FCD"/>
    <w:rsid w:val="000D07A3"/>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73DF"/>
    <w:rsid w:val="00111DBA"/>
    <w:rsid w:val="00114782"/>
    <w:rsid w:val="001212D5"/>
    <w:rsid w:val="0012191F"/>
    <w:rsid w:val="00122C79"/>
    <w:rsid w:val="001257AE"/>
    <w:rsid w:val="001257DA"/>
    <w:rsid w:val="00127118"/>
    <w:rsid w:val="00130E28"/>
    <w:rsid w:val="00132E23"/>
    <w:rsid w:val="00133E21"/>
    <w:rsid w:val="00137887"/>
    <w:rsid w:val="001423BD"/>
    <w:rsid w:val="00142FBE"/>
    <w:rsid w:val="001465AB"/>
    <w:rsid w:val="00146801"/>
    <w:rsid w:val="00147725"/>
    <w:rsid w:val="00150228"/>
    <w:rsid w:val="00150320"/>
    <w:rsid w:val="001518D6"/>
    <w:rsid w:val="00151FB3"/>
    <w:rsid w:val="00153700"/>
    <w:rsid w:val="00157CE7"/>
    <w:rsid w:val="00157F7B"/>
    <w:rsid w:val="00160AB7"/>
    <w:rsid w:val="0016234E"/>
    <w:rsid w:val="0016363A"/>
    <w:rsid w:val="00163C44"/>
    <w:rsid w:val="00165B66"/>
    <w:rsid w:val="00171B4E"/>
    <w:rsid w:val="0017204A"/>
    <w:rsid w:val="0017359A"/>
    <w:rsid w:val="00174216"/>
    <w:rsid w:val="001742E2"/>
    <w:rsid w:val="00174F2F"/>
    <w:rsid w:val="001759C0"/>
    <w:rsid w:val="00180248"/>
    <w:rsid w:val="00183142"/>
    <w:rsid w:val="001844A4"/>
    <w:rsid w:val="00186232"/>
    <w:rsid w:val="00187299"/>
    <w:rsid w:val="001872FD"/>
    <w:rsid w:val="001903CC"/>
    <w:rsid w:val="00193265"/>
    <w:rsid w:val="0019593F"/>
    <w:rsid w:val="001A173E"/>
    <w:rsid w:val="001A3E5E"/>
    <w:rsid w:val="001A491B"/>
    <w:rsid w:val="001A5D0E"/>
    <w:rsid w:val="001A7635"/>
    <w:rsid w:val="001B2A61"/>
    <w:rsid w:val="001B6461"/>
    <w:rsid w:val="001C0024"/>
    <w:rsid w:val="001C2826"/>
    <w:rsid w:val="001C3861"/>
    <w:rsid w:val="001C4E39"/>
    <w:rsid w:val="001C58EB"/>
    <w:rsid w:val="001C5DA0"/>
    <w:rsid w:val="001D0632"/>
    <w:rsid w:val="001D0857"/>
    <w:rsid w:val="001D0D99"/>
    <w:rsid w:val="001D39C3"/>
    <w:rsid w:val="001D6823"/>
    <w:rsid w:val="001E4460"/>
    <w:rsid w:val="001E72AC"/>
    <w:rsid w:val="001F08E0"/>
    <w:rsid w:val="001F0D65"/>
    <w:rsid w:val="001F0E46"/>
    <w:rsid w:val="0020004E"/>
    <w:rsid w:val="00200FC3"/>
    <w:rsid w:val="00201D3F"/>
    <w:rsid w:val="00201FB5"/>
    <w:rsid w:val="00204A72"/>
    <w:rsid w:val="002116A3"/>
    <w:rsid w:val="0021407D"/>
    <w:rsid w:val="00214AD2"/>
    <w:rsid w:val="00214EEF"/>
    <w:rsid w:val="00215262"/>
    <w:rsid w:val="0021700C"/>
    <w:rsid w:val="00217E44"/>
    <w:rsid w:val="00222B42"/>
    <w:rsid w:val="002236DC"/>
    <w:rsid w:val="0022409A"/>
    <w:rsid w:val="00232FD3"/>
    <w:rsid w:val="00235F9E"/>
    <w:rsid w:val="00236970"/>
    <w:rsid w:val="00240DB5"/>
    <w:rsid w:val="00241068"/>
    <w:rsid w:val="00241638"/>
    <w:rsid w:val="00241B67"/>
    <w:rsid w:val="00242F6B"/>
    <w:rsid w:val="002462CF"/>
    <w:rsid w:val="00247E75"/>
    <w:rsid w:val="0025401B"/>
    <w:rsid w:val="0026328F"/>
    <w:rsid w:val="00263614"/>
    <w:rsid w:val="00264E5A"/>
    <w:rsid w:val="002659E5"/>
    <w:rsid w:val="00265FB3"/>
    <w:rsid w:val="002663E5"/>
    <w:rsid w:val="00270446"/>
    <w:rsid w:val="002705D1"/>
    <w:rsid w:val="002714B2"/>
    <w:rsid w:val="002749AB"/>
    <w:rsid w:val="002757B5"/>
    <w:rsid w:val="00276311"/>
    <w:rsid w:val="00277A4B"/>
    <w:rsid w:val="002811A2"/>
    <w:rsid w:val="002819B5"/>
    <w:rsid w:val="0029336A"/>
    <w:rsid w:val="002939DA"/>
    <w:rsid w:val="002A0560"/>
    <w:rsid w:val="002A0BD0"/>
    <w:rsid w:val="002A0F05"/>
    <w:rsid w:val="002A0F7B"/>
    <w:rsid w:val="002A3FA2"/>
    <w:rsid w:val="002A6B86"/>
    <w:rsid w:val="002A759B"/>
    <w:rsid w:val="002B14F0"/>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5037"/>
    <w:rsid w:val="002D594B"/>
    <w:rsid w:val="002D5A97"/>
    <w:rsid w:val="002D6855"/>
    <w:rsid w:val="002E0666"/>
    <w:rsid w:val="002E1191"/>
    <w:rsid w:val="002E28B8"/>
    <w:rsid w:val="002E5984"/>
    <w:rsid w:val="002E7AE9"/>
    <w:rsid w:val="002E7C28"/>
    <w:rsid w:val="002F0414"/>
    <w:rsid w:val="002F07E8"/>
    <w:rsid w:val="002F2261"/>
    <w:rsid w:val="002F4898"/>
    <w:rsid w:val="002F56DF"/>
    <w:rsid w:val="002F7C25"/>
    <w:rsid w:val="002F7F58"/>
    <w:rsid w:val="0030013E"/>
    <w:rsid w:val="00300515"/>
    <w:rsid w:val="0030100F"/>
    <w:rsid w:val="00303B3C"/>
    <w:rsid w:val="0030480C"/>
    <w:rsid w:val="00305667"/>
    <w:rsid w:val="00305911"/>
    <w:rsid w:val="00305B3D"/>
    <w:rsid w:val="00305CFE"/>
    <w:rsid w:val="00306F45"/>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31FA"/>
    <w:rsid w:val="00337BF5"/>
    <w:rsid w:val="00337E02"/>
    <w:rsid w:val="00337FB4"/>
    <w:rsid w:val="0034014B"/>
    <w:rsid w:val="00340379"/>
    <w:rsid w:val="0034080C"/>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4E04"/>
    <w:rsid w:val="003D5B4B"/>
    <w:rsid w:val="003D6534"/>
    <w:rsid w:val="003E022E"/>
    <w:rsid w:val="003E31B9"/>
    <w:rsid w:val="003E4DD7"/>
    <w:rsid w:val="003E6A78"/>
    <w:rsid w:val="003F2637"/>
    <w:rsid w:val="003F35CD"/>
    <w:rsid w:val="003F42D3"/>
    <w:rsid w:val="003F4CA0"/>
    <w:rsid w:val="003F518F"/>
    <w:rsid w:val="003F70A3"/>
    <w:rsid w:val="0040404D"/>
    <w:rsid w:val="00405246"/>
    <w:rsid w:val="0040576E"/>
    <w:rsid w:val="00406FE0"/>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61E0"/>
    <w:rsid w:val="00447C70"/>
    <w:rsid w:val="00447EF3"/>
    <w:rsid w:val="00450A6C"/>
    <w:rsid w:val="004530FC"/>
    <w:rsid w:val="00454C91"/>
    <w:rsid w:val="00456727"/>
    <w:rsid w:val="00460DA8"/>
    <w:rsid w:val="00461E73"/>
    <w:rsid w:val="0046364A"/>
    <w:rsid w:val="00472A8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4B54"/>
    <w:rsid w:val="004B4D67"/>
    <w:rsid w:val="004B59EF"/>
    <w:rsid w:val="004C0208"/>
    <w:rsid w:val="004C095B"/>
    <w:rsid w:val="004C1097"/>
    <w:rsid w:val="004C3055"/>
    <w:rsid w:val="004C6A87"/>
    <w:rsid w:val="004C6D5E"/>
    <w:rsid w:val="004D43FD"/>
    <w:rsid w:val="004D65AE"/>
    <w:rsid w:val="004D6DBD"/>
    <w:rsid w:val="004E1EC9"/>
    <w:rsid w:val="004E2B84"/>
    <w:rsid w:val="004E3C5C"/>
    <w:rsid w:val="004E74CB"/>
    <w:rsid w:val="004E7EBA"/>
    <w:rsid w:val="004E7F21"/>
    <w:rsid w:val="004F0455"/>
    <w:rsid w:val="004F2970"/>
    <w:rsid w:val="004F3943"/>
    <w:rsid w:val="004F43D5"/>
    <w:rsid w:val="004F7664"/>
    <w:rsid w:val="00501F5F"/>
    <w:rsid w:val="00505819"/>
    <w:rsid w:val="005075FF"/>
    <w:rsid w:val="005077C7"/>
    <w:rsid w:val="00510672"/>
    <w:rsid w:val="00510FF9"/>
    <w:rsid w:val="00513B7C"/>
    <w:rsid w:val="00513C75"/>
    <w:rsid w:val="0051721E"/>
    <w:rsid w:val="005174ED"/>
    <w:rsid w:val="0051785C"/>
    <w:rsid w:val="0052333A"/>
    <w:rsid w:val="00525454"/>
    <w:rsid w:val="00526981"/>
    <w:rsid w:val="0052742C"/>
    <w:rsid w:val="0052795B"/>
    <w:rsid w:val="00534B5D"/>
    <w:rsid w:val="00534F13"/>
    <w:rsid w:val="0053597D"/>
    <w:rsid w:val="00536DA3"/>
    <w:rsid w:val="0054254A"/>
    <w:rsid w:val="0054330E"/>
    <w:rsid w:val="005457DD"/>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816EB"/>
    <w:rsid w:val="00582BF5"/>
    <w:rsid w:val="005832D2"/>
    <w:rsid w:val="00583A25"/>
    <w:rsid w:val="00584458"/>
    <w:rsid w:val="00585AA5"/>
    <w:rsid w:val="00593D50"/>
    <w:rsid w:val="0059470D"/>
    <w:rsid w:val="0059592C"/>
    <w:rsid w:val="00597185"/>
    <w:rsid w:val="005A0E11"/>
    <w:rsid w:val="005A1395"/>
    <w:rsid w:val="005A4F2A"/>
    <w:rsid w:val="005A6EEF"/>
    <w:rsid w:val="005A735F"/>
    <w:rsid w:val="005B2DC4"/>
    <w:rsid w:val="005B302B"/>
    <w:rsid w:val="005B45E1"/>
    <w:rsid w:val="005B470F"/>
    <w:rsid w:val="005B6D31"/>
    <w:rsid w:val="005B7128"/>
    <w:rsid w:val="005B7D1E"/>
    <w:rsid w:val="005B7F91"/>
    <w:rsid w:val="005C1AAB"/>
    <w:rsid w:val="005C2F2C"/>
    <w:rsid w:val="005C3926"/>
    <w:rsid w:val="005D5815"/>
    <w:rsid w:val="005D5A95"/>
    <w:rsid w:val="005E268E"/>
    <w:rsid w:val="005E4E86"/>
    <w:rsid w:val="005E54BF"/>
    <w:rsid w:val="005E7E2E"/>
    <w:rsid w:val="005F0AFF"/>
    <w:rsid w:val="005F32D6"/>
    <w:rsid w:val="005F3A83"/>
    <w:rsid w:val="005F5422"/>
    <w:rsid w:val="005F5948"/>
    <w:rsid w:val="005F5B0C"/>
    <w:rsid w:val="005F5F5C"/>
    <w:rsid w:val="00600675"/>
    <w:rsid w:val="006022A8"/>
    <w:rsid w:val="006030A0"/>
    <w:rsid w:val="00603AA1"/>
    <w:rsid w:val="00607914"/>
    <w:rsid w:val="006115FC"/>
    <w:rsid w:val="00611EB9"/>
    <w:rsid w:val="00613CCA"/>
    <w:rsid w:val="00614192"/>
    <w:rsid w:val="00615FB2"/>
    <w:rsid w:val="00617459"/>
    <w:rsid w:val="00621636"/>
    <w:rsid w:val="00623F2D"/>
    <w:rsid w:val="006257DA"/>
    <w:rsid w:val="00626A7A"/>
    <w:rsid w:val="0062717F"/>
    <w:rsid w:val="00630203"/>
    <w:rsid w:val="0063575B"/>
    <w:rsid w:val="00637D7A"/>
    <w:rsid w:val="00643AC8"/>
    <w:rsid w:val="0064733F"/>
    <w:rsid w:val="0065475F"/>
    <w:rsid w:val="006562B2"/>
    <w:rsid w:val="00656852"/>
    <w:rsid w:val="00656ADA"/>
    <w:rsid w:val="00657CDE"/>
    <w:rsid w:val="00660528"/>
    <w:rsid w:val="0066422B"/>
    <w:rsid w:val="00666293"/>
    <w:rsid w:val="00671575"/>
    <w:rsid w:val="00672A7B"/>
    <w:rsid w:val="00673FAA"/>
    <w:rsid w:val="00676167"/>
    <w:rsid w:val="0068089B"/>
    <w:rsid w:val="006835C4"/>
    <w:rsid w:val="0068402C"/>
    <w:rsid w:val="00686B9F"/>
    <w:rsid w:val="006872B7"/>
    <w:rsid w:val="00690882"/>
    <w:rsid w:val="00690E6F"/>
    <w:rsid w:val="006972A8"/>
    <w:rsid w:val="006A2285"/>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408"/>
    <w:rsid w:val="006C76FD"/>
    <w:rsid w:val="006D0111"/>
    <w:rsid w:val="006D0FD2"/>
    <w:rsid w:val="006D1AAA"/>
    <w:rsid w:val="006D423D"/>
    <w:rsid w:val="006D462A"/>
    <w:rsid w:val="006D5DFB"/>
    <w:rsid w:val="006E2FB5"/>
    <w:rsid w:val="006E5B40"/>
    <w:rsid w:val="006E68C2"/>
    <w:rsid w:val="006E72AA"/>
    <w:rsid w:val="006F109F"/>
    <w:rsid w:val="006F256D"/>
    <w:rsid w:val="006F5530"/>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30917"/>
    <w:rsid w:val="00733BBE"/>
    <w:rsid w:val="007358B4"/>
    <w:rsid w:val="007363EA"/>
    <w:rsid w:val="00736FE6"/>
    <w:rsid w:val="00737206"/>
    <w:rsid w:val="00741F3F"/>
    <w:rsid w:val="00741FB5"/>
    <w:rsid w:val="00742B5D"/>
    <w:rsid w:val="0074355E"/>
    <w:rsid w:val="00744A55"/>
    <w:rsid w:val="007513C0"/>
    <w:rsid w:val="00753FA1"/>
    <w:rsid w:val="0075404D"/>
    <w:rsid w:val="00760303"/>
    <w:rsid w:val="00765063"/>
    <w:rsid w:val="007679A3"/>
    <w:rsid w:val="00770D1F"/>
    <w:rsid w:val="00773EB9"/>
    <w:rsid w:val="00775436"/>
    <w:rsid w:val="007765BD"/>
    <w:rsid w:val="00780CF1"/>
    <w:rsid w:val="00782972"/>
    <w:rsid w:val="00783175"/>
    <w:rsid w:val="00785A71"/>
    <w:rsid w:val="00786453"/>
    <w:rsid w:val="007907EE"/>
    <w:rsid w:val="00793F51"/>
    <w:rsid w:val="00794CED"/>
    <w:rsid w:val="007A0262"/>
    <w:rsid w:val="007A303D"/>
    <w:rsid w:val="007A3999"/>
    <w:rsid w:val="007A4876"/>
    <w:rsid w:val="007A4F14"/>
    <w:rsid w:val="007A537C"/>
    <w:rsid w:val="007B1904"/>
    <w:rsid w:val="007B1B53"/>
    <w:rsid w:val="007B2838"/>
    <w:rsid w:val="007B30FF"/>
    <w:rsid w:val="007B3425"/>
    <w:rsid w:val="007B5923"/>
    <w:rsid w:val="007B6B8B"/>
    <w:rsid w:val="007C03F5"/>
    <w:rsid w:val="007C1515"/>
    <w:rsid w:val="007C44A8"/>
    <w:rsid w:val="007C47C3"/>
    <w:rsid w:val="007C7E53"/>
    <w:rsid w:val="007C7EAA"/>
    <w:rsid w:val="007D1E58"/>
    <w:rsid w:val="007D23DE"/>
    <w:rsid w:val="007D2520"/>
    <w:rsid w:val="007D2BA4"/>
    <w:rsid w:val="007D4126"/>
    <w:rsid w:val="007D466F"/>
    <w:rsid w:val="007D66E9"/>
    <w:rsid w:val="007D6A7A"/>
    <w:rsid w:val="007D73F6"/>
    <w:rsid w:val="007E0E72"/>
    <w:rsid w:val="007E0EFD"/>
    <w:rsid w:val="007E45BE"/>
    <w:rsid w:val="007E4908"/>
    <w:rsid w:val="007E56B5"/>
    <w:rsid w:val="007F1F0A"/>
    <w:rsid w:val="007F2425"/>
    <w:rsid w:val="007F4A82"/>
    <w:rsid w:val="007F6744"/>
    <w:rsid w:val="0080040B"/>
    <w:rsid w:val="00800D78"/>
    <w:rsid w:val="00800EC9"/>
    <w:rsid w:val="00801329"/>
    <w:rsid w:val="00802242"/>
    <w:rsid w:val="0080502C"/>
    <w:rsid w:val="00806E1C"/>
    <w:rsid w:val="00814A80"/>
    <w:rsid w:val="0081748B"/>
    <w:rsid w:val="00822263"/>
    <w:rsid w:val="00822386"/>
    <w:rsid w:val="008239C7"/>
    <w:rsid w:val="00823E1E"/>
    <w:rsid w:val="008258A9"/>
    <w:rsid w:val="00825A59"/>
    <w:rsid w:val="008264A0"/>
    <w:rsid w:val="00826C88"/>
    <w:rsid w:val="00830D8E"/>
    <w:rsid w:val="008312D1"/>
    <w:rsid w:val="008324D0"/>
    <w:rsid w:val="0083293F"/>
    <w:rsid w:val="00832AC7"/>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04FC"/>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3104"/>
    <w:rsid w:val="008931F5"/>
    <w:rsid w:val="0089324F"/>
    <w:rsid w:val="0089582F"/>
    <w:rsid w:val="00897086"/>
    <w:rsid w:val="008A0AD0"/>
    <w:rsid w:val="008A1320"/>
    <w:rsid w:val="008A1622"/>
    <w:rsid w:val="008A1C6C"/>
    <w:rsid w:val="008A3487"/>
    <w:rsid w:val="008A34AA"/>
    <w:rsid w:val="008A4F53"/>
    <w:rsid w:val="008A5AEF"/>
    <w:rsid w:val="008B71DA"/>
    <w:rsid w:val="008C0DB1"/>
    <w:rsid w:val="008D05AB"/>
    <w:rsid w:val="008D3900"/>
    <w:rsid w:val="008D3DF3"/>
    <w:rsid w:val="008D4025"/>
    <w:rsid w:val="008D4957"/>
    <w:rsid w:val="008D60B6"/>
    <w:rsid w:val="008E1E78"/>
    <w:rsid w:val="008E205C"/>
    <w:rsid w:val="008E2572"/>
    <w:rsid w:val="008F1D4C"/>
    <w:rsid w:val="008F20EE"/>
    <w:rsid w:val="008F2129"/>
    <w:rsid w:val="008F3382"/>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30A4"/>
    <w:rsid w:val="00924B21"/>
    <w:rsid w:val="00924EC0"/>
    <w:rsid w:val="009302A0"/>
    <w:rsid w:val="0093051F"/>
    <w:rsid w:val="00931D38"/>
    <w:rsid w:val="00934310"/>
    <w:rsid w:val="00936733"/>
    <w:rsid w:val="00936F05"/>
    <w:rsid w:val="00937995"/>
    <w:rsid w:val="00940F4E"/>
    <w:rsid w:val="009532A0"/>
    <w:rsid w:val="009535AF"/>
    <w:rsid w:val="00955951"/>
    <w:rsid w:val="00955BC2"/>
    <w:rsid w:val="00964C17"/>
    <w:rsid w:val="00965E1B"/>
    <w:rsid w:val="009666E4"/>
    <w:rsid w:val="009715B8"/>
    <w:rsid w:val="00971C88"/>
    <w:rsid w:val="00975B05"/>
    <w:rsid w:val="009774AD"/>
    <w:rsid w:val="0097762C"/>
    <w:rsid w:val="009839D1"/>
    <w:rsid w:val="00987A60"/>
    <w:rsid w:val="00990386"/>
    <w:rsid w:val="009912A8"/>
    <w:rsid w:val="00993095"/>
    <w:rsid w:val="00993DF7"/>
    <w:rsid w:val="009942E1"/>
    <w:rsid w:val="00995022"/>
    <w:rsid w:val="00996527"/>
    <w:rsid w:val="009A0F6A"/>
    <w:rsid w:val="009A1184"/>
    <w:rsid w:val="009A1C9D"/>
    <w:rsid w:val="009A29DF"/>
    <w:rsid w:val="009A4A72"/>
    <w:rsid w:val="009A56E3"/>
    <w:rsid w:val="009A6548"/>
    <w:rsid w:val="009B3D1F"/>
    <w:rsid w:val="009B4BE7"/>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868"/>
    <w:rsid w:val="009F2E86"/>
    <w:rsid w:val="009F2F16"/>
    <w:rsid w:val="009F5EFA"/>
    <w:rsid w:val="009F6EC6"/>
    <w:rsid w:val="009F75D3"/>
    <w:rsid w:val="00A002F4"/>
    <w:rsid w:val="00A03F24"/>
    <w:rsid w:val="00A068F9"/>
    <w:rsid w:val="00A070C1"/>
    <w:rsid w:val="00A07EF4"/>
    <w:rsid w:val="00A11DA4"/>
    <w:rsid w:val="00A15571"/>
    <w:rsid w:val="00A230B6"/>
    <w:rsid w:val="00A241F4"/>
    <w:rsid w:val="00A25972"/>
    <w:rsid w:val="00A263A2"/>
    <w:rsid w:val="00A27E84"/>
    <w:rsid w:val="00A30172"/>
    <w:rsid w:val="00A32B38"/>
    <w:rsid w:val="00A35A65"/>
    <w:rsid w:val="00A37CAD"/>
    <w:rsid w:val="00A429E6"/>
    <w:rsid w:val="00A474E6"/>
    <w:rsid w:val="00A549AE"/>
    <w:rsid w:val="00A55243"/>
    <w:rsid w:val="00A56C1B"/>
    <w:rsid w:val="00A574A8"/>
    <w:rsid w:val="00A5772A"/>
    <w:rsid w:val="00A60BE0"/>
    <w:rsid w:val="00A616E7"/>
    <w:rsid w:val="00A6208F"/>
    <w:rsid w:val="00A65A46"/>
    <w:rsid w:val="00A65FD3"/>
    <w:rsid w:val="00A67B17"/>
    <w:rsid w:val="00A722BF"/>
    <w:rsid w:val="00A728ED"/>
    <w:rsid w:val="00A75CC7"/>
    <w:rsid w:val="00A75FAC"/>
    <w:rsid w:val="00A80C18"/>
    <w:rsid w:val="00A82883"/>
    <w:rsid w:val="00A82CCE"/>
    <w:rsid w:val="00A82F5A"/>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4086"/>
    <w:rsid w:val="00AA4BC6"/>
    <w:rsid w:val="00AA602C"/>
    <w:rsid w:val="00AA661D"/>
    <w:rsid w:val="00AA6697"/>
    <w:rsid w:val="00AB2535"/>
    <w:rsid w:val="00AB2D49"/>
    <w:rsid w:val="00AB3610"/>
    <w:rsid w:val="00AB491D"/>
    <w:rsid w:val="00AB4D18"/>
    <w:rsid w:val="00AB5189"/>
    <w:rsid w:val="00AB55A8"/>
    <w:rsid w:val="00AB5BCD"/>
    <w:rsid w:val="00AC0A0C"/>
    <w:rsid w:val="00AC126F"/>
    <w:rsid w:val="00AC17FD"/>
    <w:rsid w:val="00AC290F"/>
    <w:rsid w:val="00AC5480"/>
    <w:rsid w:val="00AC5773"/>
    <w:rsid w:val="00AD08D3"/>
    <w:rsid w:val="00AD1562"/>
    <w:rsid w:val="00AD5A7B"/>
    <w:rsid w:val="00AD7DAF"/>
    <w:rsid w:val="00AE2A7F"/>
    <w:rsid w:val="00AE2EF4"/>
    <w:rsid w:val="00AE48B1"/>
    <w:rsid w:val="00AF0380"/>
    <w:rsid w:val="00AF1803"/>
    <w:rsid w:val="00AF4312"/>
    <w:rsid w:val="00AF4A42"/>
    <w:rsid w:val="00B00628"/>
    <w:rsid w:val="00B0075B"/>
    <w:rsid w:val="00B0138C"/>
    <w:rsid w:val="00B03B29"/>
    <w:rsid w:val="00B04466"/>
    <w:rsid w:val="00B07CFF"/>
    <w:rsid w:val="00B110CB"/>
    <w:rsid w:val="00B1354C"/>
    <w:rsid w:val="00B16580"/>
    <w:rsid w:val="00B17B60"/>
    <w:rsid w:val="00B22EBB"/>
    <w:rsid w:val="00B2365D"/>
    <w:rsid w:val="00B2556A"/>
    <w:rsid w:val="00B274EF"/>
    <w:rsid w:val="00B3003D"/>
    <w:rsid w:val="00B33262"/>
    <w:rsid w:val="00B33E29"/>
    <w:rsid w:val="00B40328"/>
    <w:rsid w:val="00B40B0E"/>
    <w:rsid w:val="00B40F6A"/>
    <w:rsid w:val="00B5076D"/>
    <w:rsid w:val="00B50B8C"/>
    <w:rsid w:val="00B5127F"/>
    <w:rsid w:val="00B51F10"/>
    <w:rsid w:val="00B53449"/>
    <w:rsid w:val="00B541FE"/>
    <w:rsid w:val="00B6002F"/>
    <w:rsid w:val="00B6139D"/>
    <w:rsid w:val="00B62464"/>
    <w:rsid w:val="00B644FF"/>
    <w:rsid w:val="00B72567"/>
    <w:rsid w:val="00B7414C"/>
    <w:rsid w:val="00B8013E"/>
    <w:rsid w:val="00B812AA"/>
    <w:rsid w:val="00B82EAD"/>
    <w:rsid w:val="00B83676"/>
    <w:rsid w:val="00B84222"/>
    <w:rsid w:val="00B847E9"/>
    <w:rsid w:val="00B877F7"/>
    <w:rsid w:val="00B90886"/>
    <w:rsid w:val="00B92295"/>
    <w:rsid w:val="00B92426"/>
    <w:rsid w:val="00B93175"/>
    <w:rsid w:val="00B97583"/>
    <w:rsid w:val="00BA188C"/>
    <w:rsid w:val="00BA1A91"/>
    <w:rsid w:val="00BA39F3"/>
    <w:rsid w:val="00BA58FA"/>
    <w:rsid w:val="00BA6F28"/>
    <w:rsid w:val="00BA7DC3"/>
    <w:rsid w:val="00BB17F9"/>
    <w:rsid w:val="00BB43CE"/>
    <w:rsid w:val="00BB6158"/>
    <w:rsid w:val="00BC291C"/>
    <w:rsid w:val="00BC3277"/>
    <w:rsid w:val="00BC48C9"/>
    <w:rsid w:val="00BC5113"/>
    <w:rsid w:val="00BC515A"/>
    <w:rsid w:val="00BC666E"/>
    <w:rsid w:val="00BD1B34"/>
    <w:rsid w:val="00BD1D17"/>
    <w:rsid w:val="00BD3533"/>
    <w:rsid w:val="00BD6DA9"/>
    <w:rsid w:val="00BD73DB"/>
    <w:rsid w:val="00BE1398"/>
    <w:rsid w:val="00BE284C"/>
    <w:rsid w:val="00BE3D8F"/>
    <w:rsid w:val="00BE426C"/>
    <w:rsid w:val="00BF28F9"/>
    <w:rsid w:val="00BF292B"/>
    <w:rsid w:val="00BF3C83"/>
    <w:rsid w:val="00BF5576"/>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73E03"/>
    <w:rsid w:val="00C74B51"/>
    <w:rsid w:val="00C754E6"/>
    <w:rsid w:val="00C818E5"/>
    <w:rsid w:val="00C81BD4"/>
    <w:rsid w:val="00C828DA"/>
    <w:rsid w:val="00C84495"/>
    <w:rsid w:val="00C90599"/>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566F"/>
    <w:rsid w:val="00CC5E9A"/>
    <w:rsid w:val="00CC75C8"/>
    <w:rsid w:val="00CD02B0"/>
    <w:rsid w:val="00CD03DF"/>
    <w:rsid w:val="00CD07D4"/>
    <w:rsid w:val="00CD1471"/>
    <w:rsid w:val="00CD305B"/>
    <w:rsid w:val="00CD4CBF"/>
    <w:rsid w:val="00CD548E"/>
    <w:rsid w:val="00CD6F35"/>
    <w:rsid w:val="00CD70CC"/>
    <w:rsid w:val="00CE3059"/>
    <w:rsid w:val="00CE5CC6"/>
    <w:rsid w:val="00CE650E"/>
    <w:rsid w:val="00CE74A9"/>
    <w:rsid w:val="00CF019B"/>
    <w:rsid w:val="00CF0B82"/>
    <w:rsid w:val="00CF11EC"/>
    <w:rsid w:val="00CF280B"/>
    <w:rsid w:val="00CF629F"/>
    <w:rsid w:val="00CF7F52"/>
    <w:rsid w:val="00D00724"/>
    <w:rsid w:val="00D0622C"/>
    <w:rsid w:val="00D07349"/>
    <w:rsid w:val="00D07829"/>
    <w:rsid w:val="00D132A3"/>
    <w:rsid w:val="00D13A2D"/>
    <w:rsid w:val="00D13D19"/>
    <w:rsid w:val="00D13DAD"/>
    <w:rsid w:val="00D149E0"/>
    <w:rsid w:val="00D167ED"/>
    <w:rsid w:val="00D16FD2"/>
    <w:rsid w:val="00D2000C"/>
    <w:rsid w:val="00D20D17"/>
    <w:rsid w:val="00D22F23"/>
    <w:rsid w:val="00D263D6"/>
    <w:rsid w:val="00D26CE7"/>
    <w:rsid w:val="00D34BA1"/>
    <w:rsid w:val="00D35686"/>
    <w:rsid w:val="00D36E7B"/>
    <w:rsid w:val="00D36FD1"/>
    <w:rsid w:val="00D5013C"/>
    <w:rsid w:val="00D50A20"/>
    <w:rsid w:val="00D51BAA"/>
    <w:rsid w:val="00D5230A"/>
    <w:rsid w:val="00D53348"/>
    <w:rsid w:val="00D55324"/>
    <w:rsid w:val="00D56E29"/>
    <w:rsid w:val="00D6029E"/>
    <w:rsid w:val="00D60EDE"/>
    <w:rsid w:val="00D63561"/>
    <w:rsid w:val="00D6419E"/>
    <w:rsid w:val="00D64AC9"/>
    <w:rsid w:val="00D64E94"/>
    <w:rsid w:val="00D67090"/>
    <w:rsid w:val="00D71318"/>
    <w:rsid w:val="00D726E8"/>
    <w:rsid w:val="00D7298B"/>
    <w:rsid w:val="00D739EB"/>
    <w:rsid w:val="00D74F0F"/>
    <w:rsid w:val="00D77B50"/>
    <w:rsid w:val="00D81A69"/>
    <w:rsid w:val="00D82885"/>
    <w:rsid w:val="00D8361B"/>
    <w:rsid w:val="00D842B3"/>
    <w:rsid w:val="00D843E7"/>
    <w:rsid w:val="00D84F00"/>
    <w:rsid w:val="00D854F5"/>
    <w:rsid w:val="00D8558F"/>
    <w:rsid w:val="00D86BC8"/>
    <w:rsid w:val="00D8734F"/>
    <w:rsid w:val="00D9109D"/>
    <w:rsid w:val="00D91406"/>
    <w:rsid w:val="00D91D4F"/>
    <w:rsid w:val="00D974EB"/>
    <w:rsid w:val="00DA252D"/>
    <w:rsid w:val="00DA38E4"/>
    <w:rsid w:val="00DA3B27"/>
    <w:rsid w:val="00DA5715"/>
    <w:rsid w:val="00DA5779"/>
    <w:rsid w:val="00DA5F12"/>
    <w:rsid w:val="00DA71C3"/>
    <w:rsid w:val="00DB1619"/>
    <w:rsid w:val="00DB3ADC"/>
    <w:rsid w:val="00DC0033"/>
    <w:rsid w:val="00DC0C95"/>
    <w:rsid w:val="00DC1074"/>
    <w:rsid w:val="00DC2F04"/>
    <w:rsid w:val="00DC3B95"/>
    <w:rsid w:val="00DD27B5"/>
    <w:rsid w:val="00DD3F0C"/>
    <w:rsid w:val="00DD4601"/>
    <w:rsid w:val="00DD49F7"/>
    <w:rsid w:val="00DD51E2"/>
    <w:rsid w:val="00DD5999"/>
    <w:rsid w:val="00DE6D0B"/>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A07"/>
    <w:rsid w:val="00E367C2"/>
    <w:rsid w:val="00E37216"/>
    <w:rsid w:val="00E41F30"/>
    <w:rsid w:val="00E4365A"/>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91C4C"/>
    <w:rsid w:val="00E92167"/>
    <w:rsid w:val="00E935EB"/>
    <w:rsid w:val="00E946B0"/>
    <w:rsid w:val="00E946F2"/>
    <w:rsid w:val="00E97398"/>
    <w:rsid w:val="00EA1194"/>
    <w:rsid w:val="00EA14FB"/>
    <w:rsid w:val="00EA3BC1"/>
    <w:rsid w:val="00EA4207"/>
    <w:rsid w:val="00EA4524"/>
    <w:rsid w:val="00EA4E62"/>
    <w:rsid w:val="00EA5FB6"/>
    <w:rsid w:val="00EB010B"/>
    <w:rsid w:val="00EB40DA"/>
    <w:rsid w:val="00EB5E52"/>
    <w:rsid w:val="00EC04A0"/>
    <w:rsid w:val="00EC0543"/>
    <w:rsid w:val="00EC0E6F"/>
    <w:rsid w:val="00EC3F25"/>
    <w:rsid w:val="00EC7190"/>
    <w:rsid w:val="00EC7F20"/>
    <w:rsid w:val="00ED019B"/>
    <w:rsid w:val="00ED2263"/>
    <w:rsid w:val="00ED29F0"/>
    <w:rsid w:val="00ED3775"/>
    <w:rsid w:val="00ED50FF"/>
    <w:rsid w:val="00ED5E9C"/>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12FA"/>
    <w:rsid w:val="00F129C0"/>
    <w:rsid w:val="00F1458E"/>
    <w:rsid w:val="00F15EF2"/>
    <w:rsid w:val="00F23D4C"/>
    <w:rsid w:val="00F313C4"/>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50541"/>
    <w:rsid w:val="00F5448D"/>
    <w:rsid w:val="00F55488"/>
    <w:rsid w:val="00F554DE"/>
    <w:rsid w:val="00F566D7"/>
    <w:rsid w:val="00F6353E"/>
    <w:rsid w:val="00F6686B"/>
    <w:rsid w:val="00F7109F"/>
    <w:rsid w:val="00F72413"/>
    <w:rsid w:val="00F744D8"/>
    <w:rsid w:val="00F77034"/>
    <w:rsid w:val="00F772D7"/>
    <w:rsid w:val="00F8109C"/>
    <w:rsid w:val="00F81186"/>
    <w:rsid w:val="00F834DC"/>
    <w:rsid w:val="00F83C30"/>
    <w:rsid w:val="00F866F4"/>
    <w:rsid w:val="00F87ED2"/>
    <w:rsid w:val="00F90A83"/>
    <w:rsid w:val="00F90D46"/>
    <w:rsid w:val="00F9102B"/>
    <w:rsid w:val="00F92083"/>
    <w:rsid w:val="00F92E74"/>
    <w:rsid w:val="00F94490"/>
    <w:rsid w:val="00F9566B"/>
    <w:rsid w:val="00FA00E7"/>
    <w:rsid w:val="00FA1FC6"/>
    <w:rsid w:val="00FA20D6"/>
    <w:rsid w:val="00FA375E"/>
    <w:rsid w:val="00FA59F3"/>
    <w:rsid w:val="00FA65B5"/>
    <w:rsid w:val="00FA7E96"/>
    <w:rsid w:val="00FB1200"/>
    <w:rsid w:val="00FB2C27"/>
    <w:rsid w:val="00FB3E8F"/>
    <w:rsid w:val="00FB46AA"/>
    <w:rsid w:val="00FB51AE"/>
    <w:rsid w:val="00FB746A"/>
    <w:rsid w:val="00FC0BC1"/>
    <w:rsid w:val="00FC274E"/>
    <w:rsid w:val="00FC3913"/>
    <w:rsid w:val="00FC5422"/>
    <w:rsid w:val="00FC5F1E"/>
    <w:rsid w:val="00FC6F48"/>
    <w:rsid w:val="00FD0B05"/>
    <w:rsid w:val="00FD355B"/>
    <w:rsid w:val="00FD3EF0"/>
    <w:rsid w:val="00FD5EE9"/>
    <w:rsid w:val="00FD6881"/>
    <w:rsid w:val="00FD7B95"/>
    <w:rsid w:val="00FE2906"/>
    <w:rsid w:val="00FE63EB"/>
    <w:rsid w:val="00FF28E6"/>
    <w:rsid w:val="00FF2A20"/>
    <w:rsid w:val="00FF5CEE"/>
    <w:rsid w:val="00FF5F98"/>
    <w:rsid w:val="00FF60E3"/>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D0FD2"/>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emf"/><Relationship Id="rId55" Type="http://schemas.openxmlformats.org/officeDocument/2006/relationships/footer" Target="footer5.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 Type="http://schemas.openxmlformats.org/officeDocument/2006/relationships/styles" Target="styles.xml"/><Relationship Id="rId19" Type="http://schemas.openxmlformats.org/officeDocument/2006/relationships/image" Target="media/image3.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3.png"/><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Props1.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771</TotalTime>
  <Pages>1</Pages>
  <Words>22775</Words>
  <Characters>129820</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258</cp:revision>
  <cp:lastPrinted>2022-09-25T16:30:00Z</cp:lastPrinted>
  <dcterms:created xsi:type="dcterms:W3CDTF">2022-03-11T11:25:00Z</dcterms:created>
  <dcterms:modified xsi:type="dcterms:W3CDTF">2022-09-25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